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D22CA05" w:rsidR="002E3B52" w:rsidRDefault="002E3B52" w:rsidP="002E3B52">
      <w:r>
        <w:t xml:space="preserve">This analysis plan pertains to the fMRI-BOLD data from a movie viewing task for the </w:t>
      </w:r>
      <w:ins w:id="2" w:author="Katharina Wellstein" w:date="2025-09-22T14:23:00Z" w16du:dateUtc="2025-09-22T04:23:00Z">
        <w:r w:rsidR="00031F11">
          <w:t>“</w:t>
        </w:r>
      </w:ins>
      <w:r>
        <w:t>HMM Video</w:t>
      </w:r>
      <w:ins w:id="3" w:author="Katharina Wellstein" w:date="2025-09-22T14:23:00Z" w16du:dateUtc="2025-09-22T04:23:00Z">
        <w:r w:rsidR="00031F11">
          <w:t>”</w:t>
        </w:r>
      </w:ins>
      <w:r>
        <w:t xml:space="preserve"> </w:t>
      </w:r>
      <w:del w:id="4" w:author="Katharina Wellstein" w:date="2025-09-22T14:23:00Z" w16du:dateUtc="2025-09-22T04:23:00Z">
        <w:r w:rsidDel="00031F11">
          <w:delText>studies</w:delText>
        </w:r>
      </w:del>
      <w:ins w:id="5" w:author="Katharina Wellstein" w:date="2025-09-22T14:23:00Z" w16du:dateUtc="2025-09-22T04:23:00Z">
        <w:r w:rsidR="00031F11">
          <w:t>analysis project</w:t>
        </w:r>
      </w:ins>
      <w:r>
        <w:t>.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60CF24BE" w:rsidR="002E3B52" w:rsidRDefault="002E3B52" w:rsidP="00696AD6">
      <w:pPr>
        <w:spacing w:after="0"/>
      </w:pPr>
      <w:r>
        <w:t>The experiment involved showing participants a 4</w:t>
      </w:r>
      <w:ins w:id="6" w:author="Katharina Wellstein" w:date="2025-09-22T14:23:00Z" w16du:dateUtc="2025-09-22T04:23:00Z">
        <w:r w:rsidR="00031F11">
          <w:t>-</w:t>
        </w:r>
      </w:ins>
      <w:r>
        <w:t>minute video stimulus.</w:t>
      </w:r>
      <w:r w:rsidRPr="00D84F3C">
        <w:rPr>
          <w:color w:val="000000" w:themeColor="text1"/>
        </w:rPr>
        <w:t xml:space="preserve"> </w:t>
      </w:r>
      <w:commentRangeStart w:id="7"/>
      <w:commentRangeStart w:id="8"/>
      <w:r w:rsidRPr="00D84F3C">
        <w:rPr>
          <w:color w:val="000000" w:themeColor="text1"/>
        </w:rPr>
        <w:t xml:space="preserve">Approximately </w:t>
      </w:r>
      <w:commentRangeEnd w:id="7"/>
      <w:r w:rsidR="00D54C89" w:rsidRPr="00D84F3C">
        <w:rPr>
          <w:rStyle w:val="CommentReference"/>
          <w:color w:val="000000" w:themeColor="text1"/>
        </w:rPr>
        <w:commentReference w:id="7"/>
      </w:r>
      <w:commentRangeEnd w:id="8"/>
      <w:r w:rsidR="00D84F3C" w:rsidRPr="00D84F3C">
        <w:rPr>
          <w:rStyle w:val="CommentReference"/>
          <w:color w:val="000000" w:themeColor="text1"/>
        </w:rPr>
        <w:commentReference w:id="8"/>
      </w:r>
      <w:r>
        <w:t xml:space="preserve">40 of these participants had a diagnosed psychotic illness, and 40 were controls. fMRI-BOLD scans were conducted on participants </w:t>
      </w:r>
      <w:del w:id="9" w:author="Katharina Wellstein" w:date="2025-09-22T14:23:00Z" w16du:dateUtc="2025-09-22T04:23:00Z">
        <w:r w:rsidDel="00031F11">
          <w:delText>during movie</w:delText>
        </w:r>
      </w:del>
      <w:ins w:id="10" w:author="Katharina Wellstein" w:date="2025-09-22T14:23:00Z" w16du:dateUtc="2025-09-22T04:23:00Z">
        <w:r w:rsidR="00031F11">
          <w:t>while they</w:t>
        </w:r>
      </w:ins>
      <w:r>
        <w:t xml:space="preserve"> view</w:t>
      </w:r>
      <w:ins w:id="11" w:author="Katharina Wellstein" w:date="2025-09-22T14:23:00Z" w16du:dateUtc="2025-09-22T04:23:00Z">
        <w:r w:rsidR="00031F11">
          <w:t>ed the video</w:t>
        </w:r>
      </w:ins>
      <w:ins w:id="12" w:author="Katharina Wellstein" w:date="2025-09-22T14:24:00Z" w16du:dateUtc="2025-09-22T04:24:00Z">
        <w:r w:rsidR="00031F11">
          <w:t xml:space="preserve"> stimulus</w:t>
        </w:r>
      </w:ins>
      <w:del w:id="13" w:author="Katharina Wellstein" w:date="2025-09-22T14:23:00Z" w16du:dateUtc="2025-09-22T04:23:00Z">
        <w:r w:rsidDel="00031F11">
          <w:delText>ing</w:delText>
        </w:r>
      </w:del>
      <w:r>
        <w:t>.</w:t>
      </w:r>
      <w:r w:rsidR="0018031A">
        <w:t xml:space="preserve"> Participants also completed the following rating scales:</w:t>
      </w:r>
    </w:p>
    <w:p w14:paraId="1E71689F" w14:textId="77777777" w:rsidR="0018031A" w:rsidRDefault="0018031A" w:rsidP="00696AD6">
      <w:pPr>
        <w:spacing w:after="0"/>
      </w:pPr>
      <w:r>
        <w:t>•</w:t>
      </w:r>
      <w:r>
        <w:tab/>
      </w:r>
      <w:commentRangeStart w:id="14"/>
      <w:r>
        <w:t>Positive and Negative Symptom Scale (PANSS)</w:t>
      </w:r>
      <w:commentRangeEnd w:id="14"/>
      <w:r>
        <w:rPr>
          <w:rStyle w:val="CommentReference"/>
        </w:rPr>
        <w:commentReference w:id="14"/>
      </w:r>
    </w:p>
    <w:p w14:paraId="7FC76B1B" w14:textId="77777777" w:rsidR="0018031A" w:rsidRDefault="0018031A" w:rsidP="00696AD6">
      <w:pPr>
        <w:spacing w:after="0"/>
      </w:pPr>
      <w:r>
        <w:t>•</w:t>
      </w:r>
      <w:r>
        <w:tab/>
        <w:t>Hamilton Depression Rating Scale (HDRS)</w:t>
      </w:r>
    </w:p>
    <w:p w14:paraId="2064F8BA" w14:textId="77777777" w:rsidR="0018031A" w:rsidRDefault="0018031A" w:rsidP="00696AD6">
      <w:pPr>
        <w:spacing w:after="0"/>
      </w:pPr>
      <w:r>
        <w:t>•</w:t>
      </w:r>
      <w:r>
        <w:tab/>
        <w:t>Young Mania Rating Scale (YMRS)</w:t>
      </w:r>
    </w:p>
    <w:p w14:paraId="5CA6AC3E" w14:textId="77777777" w:rsidR="0018031A" w:rsidRDefault="0018031A" w:rsidP="00696AD6">
      <w:pPr>
        <w:spacing w:after="0"/>
      </w:pPr>
      <w:r>
        <w:t>•</w:t>
      </w:r>
      <w:r>
        <w:tab/>
        <w:t>Simpsons-Angus Scale (SAS) for extrapyramidal side effects</w:t>
      </w:r>
    </w:p>
    <w:p w14:paraId="012ABAF7" w14:textId="77777777" w:rsidR="0018031A" w:rsidRDefault="0018031A" w:rsidP="00696AD6">
      <w:pPr>
        <w:spacing w:after="0"/>
      </w:pPr>
      <w:r>
        <w:t>•</w:t>
      </w:r>
      <w:r>
        <w:tab/>
        <w:t>Clinical Global Impression – Severity (CGI-S), a measure of symptom severity</w:t>
      </w:r>
    </w:p>
    <w:p w14:paraId="3996CF87" w14:textId="5F53538B" w:rsidR="0018031A" w:rsidRDefault="0018031A" w:rsidP="00696AD6">
      <w:pPr>
        <w:spacing w:after="0"/>
      </w:pPr>
      <w:r>
        <w:t>•</w:t>
      </w:r>
      <w:r>
        <w:tab/>
        <w:t>Social and Occupational Functioning Assessment Scale (SOFAS), a continuous measure of overall functioning</w:t>
      </w:r>
    </w:p>
    <w:p w14:paraId="296ECB87" w14:textId="6E9E2A70" w:rsidR="00924227" w:rsidDel="00031F11" w:rsidRDefault="00924227" w:rsidP="002E3B52">
      <w:pPr>
        <w:rPr>
          <w:del w:id="15" w:author="Katharina Wellstein" w:date="2025-09-22T14:25:00Z" w16du:dateUtc="2025-09-22T04:25:00Z"/>
        </w:rPr>
      </w:pPr>
      <w:del w:id="16" w:author="Katharina Wellstein" w:date="2025-09-22T14:24:00Z" w16du:dateUtc="2025-09-22T04:24:00Z">
        <w:r w:rsidDel="00031F11">
          <w:lastRenderedPageBreak/>
          <w:delText>We f</w:delText>
        </w:r>
      </w:del>
      <w:del w:id="17" w:author="Katharina Wellstein" w:date="2025-09-22T14:25:00Z" w16du:dateUtc="2025-09-22T04:25:00Z">
        <w:r w:rsidDel="00031F11">
          <w:delText>rom the above complete dataset, we will randomly assign 10 experimental and 10 control participants to a hold-out dataset (HOD) used for analysis.</w:delText>
        </w:r>
      </w:del>
    </w:p>
    <w:p w14:paraId="4F97BACF" w14:textId="77777777" w:rsidR="002E3B52" w:rsidDel="00B2553F" w:rsidRDefault="002E3B52" w:rsidP="002E3B52">
      <w:pPr>
        <w:rPr>
          <w:del w:id="18" w:author="Katharina Wellstein" w:date="2025-09-22T14:40:00Z" w16du:dateUtc="2025-09-22T04:40:00Z"/>
        </w:rPr>
      </w:pPr>
    </w:p>
    <w:p w14:paraId="09C6C880" w14:textId="001681CC" w:rsidR="002E3B52" w:rsidRDefault="002E3B52" w:rsidP="002E3B52">
      <w:pPr>
        <w:pStyle w:val="Heading2"/>
      </w:pPr>
      <w:bookmarkStart w:id="19" w:name="_Toc206249117"/>
      <w:r>
        <w:t>Pre-processing</w:t>
      </w:r>
      <w:bookmarkEnd w:id="19"/>
    </w:p>
    <w:p w14:paraId="77DCAA63" w14:textId="178F3373" w:rsidR="002E3B52" w:rsidRDefault="002E3B52" w:rsidP="002E3B52">
      <w:pPr>
        <w:pStyle w:val="Heading3"/>
      </w:pPr>
      <w:bookmarkStart w:id="20" w:name="_Toc206249118"/>
      <w:r>
        <w:t>Cleaning</w:t>
      </w:r>
      <w:bookmarkEnd w:id="20"/>
    </w:p>
    <w:p w14:paraId="2DBF93AE" w14:textId="5963BFD0" w:rsidR="002E3B52" w:rsidRPr="002E3B52" w:rsidRDefault="002E3B52" w:rsidP="002E3B52">
      <w:r>
        <w:t>Scans were normalised to</w:t>
      </w:r>
      <w:del w:id="21" w:author="Katharina Wellstein" w:date="2025-09-22T14:24:00Z" w16du:dateUtc="2025-09-22T04:24:00Z">
        <w:r w:rsidDel="00031F11">
          <w:delText xml:space="preserve"> the</w:delText>
        </w:r>
      </w:del>
      <w:r>
        <w:t xml:space="preserve"> </w:t>
      </w:r>
      <w:r w:rsidRPr="002E3B52">
        <w:t>th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22" w:name="_Toc206249119"/>
      <w:r>
        <w:t>Parcellation</w:t>
      </w:r>
      <w:bookmarkEnd w:id="22"/>
    </w:p>
    <w:p w14:paraId="78140FF7" w14:textId="233802AE" w:rsidR="00031F11" w:rsidRDefault="002E3B52" w:rsidP="00696AD6">
      <w:pPr>
        <w:rPr>
          <w:ins w:id="23" w:author="Katharina Wellstein" w:date="2025-09-22T14:24:00Z" w16du:dateUtc="2025-09-22T04:24:00Z"/>
        </w:rPr>
      </w:pPr>
      <w:r>
        <w:t xml:space="preserve">fMRI-BOLD sequences were standardised and parcellated according to the Yeo-17-thick atlas. </w:t>
      </w:r>
      <w:bookmarkStart w:id="24" w:name="_Toc206249120"/>
    </w:p>
    <w:p w14:paraId="18C22C83" w14:textId="3EAFC48C" w:rsidR="002E3B52" w:rsidRDefault="00D54C89" w:rsidP="002E3B52">
      <w:pPr>
        <w:pStyle w:val="Heading2"/>
      </w:pPr>
      <w:r>
        <w:t>HMM Model</w:t>
      </w:r>
      <w:bookmarkEnd w:id="24"/>
    </w:p>
    <w:p w14:paraId="253FF9F2" w14:textId="556585EA" w:rsidR="00A42D8C" w:rsidRPr="00A42D8C" w:rsidRDefault="00A42D8C" w:rsidP="00A42D8C">
      <w:pPr>
        <w:pStyle w:val="Heading3"/>
      </w:pPr>
      <w:del w:id="25" w:author="Katharina Wellstein" w:date="2025-09-22T14:25:00Z" w16du:dateUtc="2025-09-22T04:25:00Z">
        <w:r w:rsidDel="00031F11">
          <w:delText>Training</w:delText>
        </w:r>
      </w:del>
      <w:ins w:id="26" w:author="Katharina Wellstein" w:date="2025-09-22T14:25:00Z" w16du:dateUtc="2025-09-22T04:25:00Z">
        <w:r w:rsidR="00031F11">
          <w:t>Determining HMM model parameters</w:t>
        </w:r>
      </w:ins>
    </w:p>
    <w:p w14:paraId="2D0482D9" w14:textId="00B10A6E" w:rsidR="002E3B52" w:rsidRDefault="00D54C89" w:rsidP="002E3B52">
      <w:r>
        <w:t xml:space="preserve">We will </w:t>
      </w:r>
      <w:del w:id="27" w:author="Katharina Wellstein" w:date="2025-09-22T14:25:00Z" w16du:dateUtc="2025-09-22T04:25:00Z">
        <w:r w:rsidDel="00031F11">
          <w:delText>train an</w:delText>
        </w:r>
      </w:del>
      <w:ins w:id="28" w:author="Katharina Wellstein" w:date="2025-09-22T14:25:00Z" w16du:dateUtc="2025-09-22T04:25:00Z">
        <w:r w:rsidR="00031F11">
          <w:t>fit an</w:t>
        </w:r>
      </w:ins>
      <w:r>
        <w:t xml:space="preserve"> HMM Model </w:t>
      </w:r>
      <w:ins w:id="29" w:author="Katharina Wellstein" w:date="2025-09-22T14:25:00Z" w16du:dateUtc="2025-09-22T04:25:00Z">
        <w:r w:rsidR="00031F11">
          <w:t>(</w:t>
        </w:r>
        <w:r w:rsidR="00031F11">
          <w:t>HMM-MAR package</w:t>
        </w:r>
        <w:r w:rsidR="00031F11">
          <w:t xml:space="preserve">) </w:t>
        </w:r>
      </w:ins>
      <w:r>
        <w:t xml:space="preserve">on </w:t>
      </w:r>
      <w:del w:id="30" w:author="Katharina Wellstein" w:date="2025-09-22T14:25:00Z" w16du:dateUtc="2025-09-22T04:25:00Z">
        <w:r w:rsidDel="00031F11">
          <w:delText xml:space="preserve">our </w:delText>
        </w:r>
      </w:del>
      <w:ins w:id="31" w:author="Katharina Wellstein" w:date="2025-09-22T14:25:00Z" w16du:dateUtc="2025-09-22T04:25:00Z">
        <w:r w:rsidR="00031F11">
          <w:t>a hold-out dataset (HOD) used for analysis</w:t>
        </w:r>
      </w:ins>
      <w:ins w:id="32" w:author="Katharina Wellstein" w:date="2025-09-22T14:26:00Z" w16du:dateUtc="2025-09-22T04:26:00Z">
        <w:r w:rsidR="00031F11">
          <w:t>.</w:t>
        </w:r>
      </w:ins>
      <w:ins w:id="33" w:author="Katharina Wellstein" w:date="2025-09-22T14:25:00Z" w16du:dateUtc="2025-09-22T04:25:00Z">
        <w:r w:rsidR="00031F11" w:rsidRPr="00031F11">
          <w:t xml:space="preserve"> </w:t>
        </w:r>
      </w:ins>
      <w:ins w:id="34" w:author="Katharina Wellstein" w:date="2025-09-22T14:26:00Z" w16du:dateUtc="2025-09-22T04:26:00Z">
        <w:r w:rsidR="00031F11">
          <w:t xml:space="preserve">For this purpose </w:t>
        </w:r>
      </w:ins>
      <w:ins w:id="35" w:author="Katharina Wellstein" w:date="2025-09-22T14:25:00Z" w16du:dateUtc="2025-09-22T04:25:00Z">
        <w:r w:rsidR="00031F11">
          <w:t xml:space="preserve">10 </w:t>
        </w:r>
      </w:ins>
      <w:ins w:id="36" w:author="Katharina Wellstein" w:date="2025-09-22T14:26:00Z" w16du:dateUtc="2025-09-22T04:26:00Z">
        <w:r w:rsidR="00031F11">
          <w:t>clinical</w:t>
        </w:r>
      </w:ins>
      <w:ins w:id="37" w:author="Katharina Wellstein" w:date="2025-09-22T14:25:00Z" w16du:dateUtc="2025-09-22T04:25:00Z">
        <w:r w:rsidR="00031F11">
          <w:t xml:space="preserve"> and 10 control participants </w:t>
        </w:r>
      </w:ins>
      <w:ins w:id="38" w:author="Katharina Wellstein" w:date="2025-09-22T14:26:00Z" w16du:dateUtc="2025-09-22T04:26:00Z">
        <w:r w:rsidR="00031F11">
          <w:t>from the main dataset will be randomly assigned to the HOD</w:t>
        </w:r>
      </w:ins>
      <w:ins w:id="39" w:author="Katharina Wellstein" w:date="2025-09-22T14:25:00Z" w16du:dateUtc="2025-09-22T04:25:00Z">
        <w:r w:rsidR="00031F11">
          <w:t>.</w:t>
        </w:r>
      </w:ins>
      <w:ins w:id="40" w:author="Katharina Wellstein" w:date="2025-09-22T14:27:00Z" w16du:dateUtc="2025-09-22T04:27:00Z">
        <w:r w:rsidR="00031F11">
          <w:t xml:space="preserve"> </w:t>
        </w:r>
      </w:ins>
      <w:del w:id="41" w:author="Katharina Wellstein" w:date="2025-09-22T14:27:00Z" w16du:dateUtc="2025-09-22T04:27:00Z">
        <w:r w:rsidDel="00031F11">
          <w:delText xml:space="preserve">data after subtracting a hold-out dataset of 10 control group and 10 experimental group participants. </w:delText>
        </w:r>
      </w:del>
      <w:r>
        <w:t xml:space="preserve">The </w:t>
      </w:r>
      <w:ins w:id="42" w:author="Katharina Wellstein" w:date="2025-09-22T14:27:00Z" w16du:dateUtc="2025-09-22T04:27:00Z">
        <w:r w:rsidR="00031F11">
          <w:t xml:space="preserve">parameter </w:t>
        </w:r>
      </w:ins>
      <w:r>
        <w:t xml:space="preserve">settings </w:t>
      </w:r>
      <w:del w:id="43" w:author="Katharina Wellstein" w:date="2025-09-22T14:27:00Z" w16du:dateUtc="2025-09-22T04:27:00Z">
        <w:r w:rsidDel="00031F11">
          <w:delText>as per</w:delText>
        </w:r>
      </w:del>
      <w:ins w:id="44" w:author="Katharina Wellstein" w:date="2025-09-22T14:27:00Z" w16du:dateUtc="2025-09-22T04:27:00Z">
        <w:r w:rsidR="00031F11">
          <w:t>specified in</w:t>
        </w:r>
      </w:ins>
      <w:r>
        <w:t xml:space="preserve"> Table 1 will be used for this</w:t>
      </w:r>
      <w:ins w:id="45" w:author="Katharina Wellstein" w:date="2025-09-22T14:27:00Z" w16du:dateUtc="2025-09-22T04:27:00Z">
        <w:r w:rsidR="00031F11">
          <w:t xml:space="preserve"> first</w:t>
        </w:r>
      </w:ins>
      <w:r>
        <w:t xml:space="preserve"> model</w:t>
      </w:r>
      <w:ins w:id="46" w:author="Katharina Wellstein" w:date="2025-09-22T14:27:00Z" w16du:dateUtc="2025-09-22T04:27:00Z">
        <w:r w:rsidR="00031F11">
          <w:t xml:space="preserve"> fit</w:t>
        </w:r>
      </w:ins>
      <w:r>
        <w:t>.</w:t>
      </w:r>
    </w:p>
    <w:p w14:paraId="2261DEAB" w14:textId="3683EAD0" w:rsidR="00D54C89" w:rsidRPr="00833A27" w:rsidRDefault="00D54C89" w:rsidP="00D54C89">
      <w:pPr>
        <w:pStyle w:val="Caption"/>
        <w:keepNext/>
        <w:rPr>
          <w:b/>
          <w:bCs/>
          <w:sz w:val="24"/>
          <w:szCs w:val="24"/>
        </w:rPr>
      </w:pPr>
      <w:r w:rsidRPr="00833A27">
        <w:rPr>
          <w:b/>
          <w:bCs/>
          <w:sz w:val="24"/>
          <w:szCs w:val="24"/>
        </w:rPr>
        <w:t xml:space="preserve">Table </w:t>
      </w:r>
      <w:r w:rsidR="00A42D8C" w:rsidRPr="00833A27">
        <w:rPr>
          <w:b/>
          <w:bCs/>
          <w:sz w:val="24"/>
          <w:szCs w:val="24"/>
        </w:rPr>
        <w:fldChar w:fldCharType="begin"/>
      </w:r>
      <w:r w:rsidR="00A42D8C" w:rsidRPr="00833A27">
        <w:rPr>
          <w:b/>
          <w:bCs/>
          <w:sz w:val="24"/>
          <w:szCs w:val="24"/>
        </w:rPr>
        <w:instrText xml:space="preserve"> SEQ Table \* ARABIC </w:instrText>
      </w:r>
      <w:r w:rsidR="00A42D8C" w:rsidRPr="00833A27">
        <w:rPr>
          <w:b/>
          <w:bCs/>
          <w:sz w:val="24"/>
          <w:szCs w:val="24"/>
        </w:rPr>
        <w:fldChar w:fldCharType="separate"/>
      </w:r>
      <w:r w:rsidR="00A42D8C" w:rsidRPr="00833A27">
        <w:rPr>
          <w:b/>
          <w:bCs/>
          <w:noProof/>
          <w:sz w:val="24"/>
          <w:szCs w:val="24"/>
        </w:rPr>
        <w:t>1</w:t>
      </w:r>
      <w:r w:rsidR="00A42D8C" w:rsidRPr="00833A27">
        <w:rPr>
          <w:b/>
          <w:bCs/>
          <w:noProof/>
          <w:sz w:val="24"/>
          <w:szCs w:val="24"/>
        </w:rPr>
        <w:fldChar w:fldCharType="end"/>
      </w:r>
      <w:r w:rsidRPr="00833A27">
        <w:rPr>
          <w:b/>
          <w:bCs/>
          <w:sz w:val="24"/>
          <w:szCs w:val="24"/>
        </w:rP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7BFAFCB2" w:rsidR="00D54C89" w:rsidRDefault="00924227" w:rsidP="002E3B52">
            <w:commentRangeStart w:id="47"/>
            <w:commentRangeStart w:id="48"/>
            <w:commentRangeStart w:id="49"/>
            <w:r>
              <w:t>15</w:t>
            </w:r>
            <w:commentRangeEnd w:id="47"/>
            <w:r>
              <w:rPr>
                <w:rStyle w:val="CommentReference"/>
              </w:rPr>
              <w:commentReference w:id="47"/>
            </w:r>
            <w:commentRangeEnd w:id="48"/>
            <w:r w:rsidR="00D84F3C">
              <w:rPr>
                <w:rStyle w:val="CommentReference"/>
              </w:rPr>
              <w:commentReference w:id="48"/>
            </w:r>
            <w:commentRangeEnd w:id="49"/>
            <w:r w:rsidR="00EC2B57">
              <w:rPr>
                <w:rStyle w:val="CommentReference"/>
              </w:rPr>
              <w:commentReference w:id="49"/>
            </w:r>
          </w:p>
        </w:tc>
      </w:tr>
      <w:tr w:rsidR="00D54C89" w14:paraId="3D31C8C6" w14:textId="77777777" w:rsidTr="00D54C89">
        <w:tc>
          <w:tcPr>
            <w:tcW w:w="2830" w:type="dxa"/>
          </w:tcPr>
          <w:p w14:paraId="30246833" w14:textId="5D73AA2C" w:rsidR="00D54C89" w:rsidRDefault="00D54C89" w:rsidP="002E3B52">
            <w:r>
              <w:t>covtype</w:t>
            </w:r>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r>
              <w:t>DirichletDiag</w:t>
            </w:r>
          </w:p>
        </w:tc>
        <w:tc>
          <w:tcPr>
            <w:tcW w:w="6180" w:type="dxa"/>
          </w:tcPr>
          <w:p w14:paraId="389BCC15" w14:textId="012AC399" w:rsidR="002D1035" w:rsidRPr="002D1035" w:rsidRDefault="00924227" w:rsidP="002E3B52">
            <w:pPr>
              <w:rPr>
                <w:color w:val="000000" w:themeColor="text1"/>
              </w:rPr>
            </w:pPr>
            <w:r w:rsidRPr="002D1035">
              <w:rPr>
                <w:color w:val="000000" w:themeColor="text1"/>
              </w:rPr>
              <w:t>Will use HOD to estimate optimal DirichetDiag out of</w:t>
            </w:r>
            <w:r w:rsidR="002D1035" w:rsidRPr="002D1035">
              <w:rPr>
                <w:color w:val="000000" w:themeColor="text1"/>
              </w:rPr>
              <w:t xml:space="preserve"> candidate</w:t>
            </w:r>
            <w:r w:rsidR="00A07927">
              <w:rPr>
                <w:color w:val="000000" w:themeColor="text1"/>
              </w:rPr>
              <w:t xml:space="preserve"> </w:t>
            </w:r>
            <w:r w:rsidR="002D1035" w:rsidRPr="002D1035">
              <w:rPr>
                <w:color w:val="000000" w:themeColor="text1"/>
              </w:rPr>
              <w:t xml:space="preserve">priors </w:t>
            </w:r>
            <w:r w:rsidR="00A07927">
              <w:rPr>
                <w:color w:val="000000" w:themeColor="text1"/>
              </w:rPr>
              <w:t>(</w:t>
            </w:r>
            <w:commentRangeStart w:id="50"/>
            <w:commentRangeStart w:id="51"/>
            <w:r w:rsidRPr="002D1035">
              <w:rPr>
                <w:color w:val="000000" w:themeColor="text1"/>
              </w:rPr>
              <w:t>0.5, 1, 2, 5, 10</w:t>
            </w:r>
            <w:r w:rsidR="00A07927">
              <w:rPr>
                <w:color w:val="000000" w:themeColor="text1"/>
              </w:rPr>
              <w:t>)</w:t>
            </w:r>
            <w:r w:rsidR="002D1035" w:rsidRPr="002D1035">
              <w:rPr>
                <w:color w:val="000000" w:themeColor="text1"/>
              </w:rPr>
              <w:t>.</w:t>
            </w:r>
            <w:commentRangeEnd w:id="50"/>
            <w:r w:rsidR="002D1035" w:rsidRPr="002D1035">
              <w:rPr>
                <w:rStyle w:val="CommentReference"/>
                <w:color w:val="000000" w:themeColor="text1"/>
              </w:rPr>
              <w:commentReference w:id="50"/>
            </w:r>
            <w:commentRangeEnd w:id="51"/>
            <w:r w:rsidR="00031F11">
              <w:rPr>
                <w:rStyle w:val="CommentReference"/>
              </w:rPr>
              <w:commentReference w:id="51"/>
            </w:r>
          </w:p>
          <w:p w14:paraId="5F94F2FA" w14:textId="77777777" w:rsidR="002D1035" w:rsidRPr="002D1035" w:rsidRDefault="002D1035" w:rsidP="002E3B52">
            <w:pPr>
              <w:rPr>
                <w:color w:val="000000" w:themeColor="text1"/>
              </w:rPr>
            </w:pPr>
            <w:commentRangeStart w:id="52"/>
            <w:r w:rsidRPr="002D1035">
              <w:rPr>
                <w:color w:val="000000" w:themeColor="text1"/>
              </w:rPr>
              <w:t>For each candidate_prior, fit HMM to the training set with the specified Dirichet prior.</w:t>
            </w:r>
            <w:commentRangeEnd w:id="52"/>
            <w:r w:rsidRPr="002D1035">
              <w:rPr>
                <w:rStyle w:val="CommentReference"/>
                <w:color w:val="000000" w:themeColor="text1"/>
              </w:rPr>
              <w:commentReference w:id="52"/>
            </w:r>
          </w:p>
          <w:p w14:paraId="25F1B22A" w14:textId="43B123CD" w:rsidR="002D1035" w:rsidRPr="002D1035" w:rsidRDefault="002D1035" w:rsidP="002E3B52">
            <w:pPr>
              <w:rPr>
                <w:color w:val="000000" w:themeColor="text1"/>
              </w:rPr>
            </w:pPr>
            <w:r w:rsidRPr="002D1035">
              <w:rPr>
                <w:color w:val="000000" w:themeColor="text1"/>
              </w:rPr>
              <w:t xml:space="preserve">For each </w:t>
            </w:r>
            <w:del w:id="53" w:author="Katharina Wellstein" w:date="2025-09-22T14:28:00Z" w16du:dateUtc="2025-09-22T04:28:00Z">
              <w:r w:rsidRPr="002D1035" w:rsidDel="00031F11">
                <w:rPr>
                  <w:color w:val="000000" w:themeColor="text1"/>
                </w:rPr>
                <w:delText xml:space="preserve">trained </w:delText>
              </w:r>
            </w:del>
            <w:ins w:id="54" w:author="Katharina Wellstein" w:date="2025-09-22T14:28:00Z" w16du:dateUtc="2025-09-22T04:28:00Z">
              <w:r w:rsidR="00031F11">
                <w:rPr>
                  <w:color w:val="000000" w:themeColor="text1"/>
                </w:rPr>
                <w:t>combination of parameter values</w:t>
              </w:r>
              <w:r w:rsidR="00031F11" w:rsidRPr="002D1035">
                <w:rPr>
                  <w:color w:val="000000" w:themeColor="text1"/>
                </w:rPr>
                <w:t xml:space="preserve"> </w:t>
              </w:r>
              <w:r w:rsidR="00031F11">
                <w:rPr>
                  <w:color w:val="000000" w:themeColor="text1"/>
                </w:rPr>
                <w:t>we will</w:t>
              </w:r>
            </w:ins>
            <w:del w:id="55" w:author="Katharina Wellstein" w:date="2025-09-22T14:28:00Z" w16du:dateUtc="2025-09-22T04:28:00Z">
              <w:r w:rsidRPr="002D1035" w:rsidDel="00031F11">
                <w:rPr>
                  <w:color w:val="000000" w:themeColor="text1"/>
                </w:rPr>
                <w:delText>model,</w:delText>
              </w:r>
            </w:del>
            <w:r w:rsidRPr="002D1035">
              <w:rPr>
                <w:color w:val="000000" w:themeColor="text1"/>
              </w:rPr>
              <w:t xml:space="preserve"> compute how well it predicts the </w:t>
            </w:r>
            <w:del w:id="56" w:author="Katharina Wellstein" w:date="2025-09-22T14:30:00Z" w16du:dateUtc="2025-09-22T04:30:00Z">
              <w:r w:rsidRPr="002D1035" w:rsidDel="00031F11">
                <w:rPr>
                  <w:color w:val="000000" w:themeColor="text1"/>
                </w:rPr>
                <w:delText>hold-out data</w:delText>
              </w:r>
            </w:del>
            <w:ins w:id="57" w:author="Katharina Wellstein" w:date="2025-09-22T14:30:00Z" w16du:dateUtc="2025-09-22T04:30:00Z">
              <w:r w:rsidR="00031F11">
                <w:rPr>
                  <w:color w:val="000000" w:themeColor="text1"/>
                </w:rPr>
                <w:t>HOD</w:t>
              </w:r>
            </w:ins>
            <w:ins w:id="58" w:author="Katharina Wellstein" w:date="2025-09-22T14:29:00Z" w16du:dateUtc="2025-09-22T04:29:00Z">
              <w:r w:rsidR="00031F11">
                <w:rPr>
                  <w:color w:val="000000" w:themeColor="text1"/>
                </w:rPr>
                <w:t xml:space="preserve"> using the following model fit metrics:</w:t>
              </w:r>
            </w:ins>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043DD0E6" w:rsidR="002D1035" w:rsidRPr="002D1035" w:rsidRDefault="00031F11" w:rsidP="002D1035">
            <w:pPr>
              <w:rPr>
                <w:color w:val="FF0000"/>
              </w:rPr>
            </w:pPr>
            <w:ins w:id="59" w:author="Katharina Wellstein" w:date="2025-09-22T14:29:00Z" w16du:dateUtc="2025-09-22T04:29:00Z">
              <w:r>
                <w:rPr>
                  <w:color w:val="000000" w:themeColor="text1"/>
                </w:rPr>
                <w:t>We will then s</w:t>
              </w:r>
            </w:ins>
            <w:del w:id="60" w:author="Katharina Wellstein" w:date="2025-09-22T14:29:00Z" w16du:dateUtc="2025-09-22T04:29:00Z">
              <w:r w:rsidR="002D1035" w:rsidRPr="002D1035" w:rsidDel="00031F11">
                <w:rPr>
                  <w:color w:val="000000" w:themeColor="text1"/>
                </w:rPr>
                <w:delText>S</w:delText>
              </w:r>
            </w:del>
            <w:r w:rsidR="002D1035" w:rsidRPr="002D1035">
              <w:rPr>
                <w:color w:val="000000" w:themeColor="text1"/>
              </w:rPr>
              <w:t xml:space="preserve">elect the DirichletDiag that maximises the predictive log-likelihood </w:t>
            </w:r>
            <w:del w:id="61" w:author="Katharina Wellstein" w:date="2025-09-22T14:29:00Z" w16du:dateUtc="2025-09-22T04:29:00Z">
              <w:r w:rsidR="002D1035" w:rsidRPr="002D1035" w:rsidDel="00031F11">
                <w:rPr>
                  <w:color w:val="000000" w:themeColor="text1"/>
                </w:rPr>
                <w:delText>on hold-out set</w:delText>
              </w:r>
            </w:del>
            <w:ins w:id="62" w:author="Katharina Wellstein" w:date="2025-09-22T14:29:00Z" w16du:dateUtc="2025-09-22T04:29:00Z">
              <w:r>
                <w:rPr>
                  <w:color w:val="000000" w:themeColor="text1"/>
                </w:rPr>
                <w:t>based on the HOD</w:t>
              </w:r>
            </w:ins>
            <w:r w:rsidR="002D1035" w:rsidRPr="002D1035">
              <w:rPr>
                <w:color w:val="000000" w:themeColor="text1"/>
              </w:rPr>
              <w:t>.</w:t>
            </w:r>
          </w:p>
        </w:tc>
      </w:tr>
      <w:tr w:rsidR="00D54C89" w14:paraId="4322D16A" w14:textId="77777777" w:rsidTr="00D54C89">
        <w:tc>
          <w:tcPr>
            <w:tcW w:w="2830" w:type="dxa"/>
          </w:tcPr>
          <w:p w14:paraId="20B128E5" w14:textId="497A1D73" w:rsidR="00D54C89" w:rsidRDefault="00A42D8C" w:rsidP="002E3B52">
            <w:r>
              <w:t>cyc</w:t>
            </w:r>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r>
              <w:t>initrep</w:t>
            </w:r>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r>
              <w:t>initcyc</w:t>
            </w:r>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01411314" w14:textId="504E3D00" w:rsidR="00A42D8C" w:rsidRDefault="00A42D8C" w:rsidP="00A42D8C">
      <w:pPr>
        <w:pStyle w:val="Heading3"/>
      </w:pPr>
      <w:r>
        <w:lastRenderedPageBreak/>
        <w:t>Outputs</w:t>
      </w:r>
      <w:r w:rsidR="00FC4580">
        <w:t xml:space="preserve">, </w:t>
      </w:r>
      <w:r w:rsidR="00917ACD">
        <w:t>Analys</w:t>
      </w:r>
      <w:r w:rsidR="00FC4580">
        <w:t>e</w:t>
      </w:r>
      <w:r w:rsidR="00917ACD">
        <w:t>s</w:t>
      </w:r>
      <w:r w:rsidR="00FC4580">
        <w:t xml:space="preserve"> and Hypotheses</w:t>
      </w:r>
    </w:p>
    <w:p w14:paraId="32E0399A" w14:textId="77777777" w:rsidR="00825D41" w:rsidRDefault="00A42D8C" w:rsidP="00A42D8C">
      <w:r>
        <w:t>The outputs of interest for this analysis are described in Table 2.</w:t>
      </w:r>
      <w:r w:rsidR="00466A16">
        <w:t xml:space="preserve"> Most of it borrows heavily from </w:t>
      </w:r>
      <w:r w:rsidR="00466A16">
        <w:fldChar w:fldCharType="begin"/>
      </w:r>
      <w:r w:rsidR="00466A16">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00466A16">
        <w:fldChar w:fldCharType="separate"/>
      </w:r>
      <w:r w:rsidR="00466A16">
        <w:rPr>
          <w:noProof/>
        </w:rPr>
        <w:t>(Meer et al., 2020)</w:t>
      </w:r>
      <w:r w:rsidR="00466A16">
        <w:fldChar w:fldCharType="end"/>
      </w:r>
      <w:r w:rsidR="00466A16">
        <w:t>.</w:t>
      </w:r>
      <w:r w:rsidR="00825D41">
        <w:rPr>
          <w:rFonts w:hint="eastAsia"/>
        </w:rPr>
        <w:t xml:space="preserve"> </w:t>
      </w:r>
    </w:p>
    <w:p w14:paraId="0524B4C2" w14:textId="3D62B528" w:rsidR="00A42D8C" w:rsidRDefault="00825D41" w:rsidP="00A42D8C">
      <w:pPr>
        <w:rPr>
          <w:ins w:id="63" w:author="Katharina Wellstein" w:date="2025-09-22T15:21:00Z" w16du:dateUtc="2025-09-22T05:21:00Z"/>
        </w:rPr>
      </w:pPr>
      <w:r>
        <w:t>Prior to statistical testing, appropriate checks will be made to check assumption</w:t>
      </w:r>
      <w:ins w:id="64" w:author="Katharina Wellstein" w:date="2025-09-22T14:30:00Z" w16du:dateUtc="2025-09-22T04:30:00Z">
        <w:r w:rsidR="00031F11">
          <w:t>s</w:t>
        </w:r>
      </w:ins>
      <w:r>
        <w:t xml:space="preserve"> are fulfilled (e.g. normalcy, </w:t>
      </w:r>
      <w:del w:id="65" w:author="Katharina Wellstein" w:date="2025-09-22T14:30:00Z" w16du:dateUtc="2025-09-22T04:30:00Z">
        <w:r w:rsidDel="00031F11">
          <w:delText>variance</w:delText>
        </w:r>
      </w:del>
      <w:ins w:id="66" w:author="Katharina Wellstein" w:date="2025-09-22T14:30:00Z" w16du:dateUtc="2025-09-22T04:30:00Z">
        <w:r w:rsidR="00031F11">
          <w:t>homosceda</w:t>
        </w:r>
      </w:ins>
      <w:ins w:id="67" w:author="Katharina Wellstein" w:date="2025-09-22T14:31:00Z" w16du:dateUtc="2025-09-22T04:31:00Z">
        <w:r w:rsidR="00031F11">
          <w:t>sti</w:t>
        </w:r>
      </w:ins>
      <w:ins w:id="68" w:author="Katharina Wellstein" w:date="2025-09-22T14:30:00Z" w16du:dateUtc="2025-09-22T04:30:00Z">
        <w:r w:rsidR="00031F11">
          <w:t>city</w:t>
        </w:r>
      </w:ins>
      <w:r>
        <w:t xml:space="preserve">). If unfulfilled, </w:t>
      </w:r>
      <w:del w:id="69" w:author="Katharina Wellstein" w:date="2025-09-22T14:31:00Z" w16du:dateUtc="2025-09-22T04:31:00Z">
        <w:r w:rsidDel="00031F11">
          <w:delText>table will be updated with updated methods</w:delText>
        </w:r>
      </w:del>
      <w:ins w:id="70" w:author="Katharina Wellstein" w:date="2025-09-22T14:31:00Z" w16du:dateUtc="2025-09-22T04:31:00Z">
        <w:r w:rsidR="00031F11">
          <w:t>an updated analysis plan will be uploaded and changes will be reported in Table 2 of the update</w:t>
        </w:r>
      </w:ins>
      <w:r>
        <w:t xml:space="preserve">. </w:t>
      </w:r>
    </w:p>
    <w:p w14:paraId="2B360B61" w14:textId="7677D4AC" w:rsidR="005249A6" w:rsidRPr="00A42D8C" w:rsidRDefault="005249A6" w:rsidP="00A42D8C">
      <w:ins w:id="71" w:author="Katharina Wellstein" w:date="2025-09-22T15:21:00Z" w16du:dateUtc="2025-09-22T05:21:00Z">
        <w:r>
          <w:t xml:space="preserve">Analyses will be conducted using </w:t>
        </w:r>
        <w:r w:rsidRPr="002F528E">
          <w:rPr>
            <w:color w:val="000000" w:themeColor="text1"/>
          </w:rPr>
          <w:t xml:space="preserve">Network-Based Statistics Toolbox </w:t>
        </w:r>
        <w:r>
          <w:t>(</w:t>
        </w:r>
        <w:r>
          <w:fldChar w:fldCharType="begin"/>
        </w:r>
        <w:r>
          <w:instrText>HYPERLINK "https://www.nitrc.org/projects/nbs/"</w:instrText>
        </w:r>
        <w:r>
          <w:fldChar w:fldCharType="separate"/>
        </w:r>
        <w:r w:rsidRPr="00B61497">
          <w:rPr>
            <w:rStyle w:val="Hyperlink"/>
          </w:rPr>
          <w:t>https://www.nitrc.org/projects/nbs/</w:t>
        </w:r>
        <w:r>
          <w:fldChar w:fldCharType="end"/>
        </w:r>
        <w:r>
          <w:t>)</w:t>
        </w:r>
        <w:r>
          <w:t>, as well as MATLAB, and R toolboxes /</w:t>
        </w:r>
      </w:ins>
      <w:ins w:id="72" w:author="Katharina Wellstein" w:date="2025-09-22T15:22:00Z" w16du:dateUtc="2025-09-22T05:22:00Z">
        <w:r>
          <w:t xml:space="preserve"> </w:t>
        </w:r>
      </w:ins>
      <w:ins w:id="73" w:author="Katharina Wellstein" w:date="2025-09-22T15:21:00Z" w16du:dateUtc="2025-09-22T05:21:00Z">
        <w:r>
          <w:t>functions.</w:t>
        </w:r>
      </w:ins>
    </w:p>
    <w:p w14:paraId="274DC8F8" w14:textId="2EAC9881" w:rsidR="00A42D8C" w:rsidRPr="00833A27" w:rsidRDefault="00A42D8C" w:rsidP="00A42D8C">
      <w:pPr>
        <w:pStyle w:val="Caption"/>
        <w:keepNext/>
        <w:rPr>
          <w:b/>
          <w:bCs/>
          <w:sz w:val="24"/>
          <w:szCs w:val="24"/>
        </w:rPr>
      </w:pPr>
      <w:r w:rsidRPr="00833A27">
        <w:rPr>
          <w:b/>
          <w:bCs/>
          <w:sz w:val="24"/>
          <w:szCs w:val="24"/>
        </w:rPr>
        <w:t xml:space="preserve">Table </w:t>
      </w:r>
      <w:r w:rsidRPr="00833A27">
        <w:rPr>
          <w:b/>
          <w:bCs/>
          <w:sz w:val="24"/>
          <w:szCs w:val="24"/>
        </w:rPr>
        <w:fldChar w:fldCharType="begin"/>
      </w:r>
      <w:r w:rsidRPr="00833A27">
        <w:rPr>
          <w:b/>
          <w:bCs/>
          <w:sz w:val="24"/>
          <w:szCs w:val="24"/>
        </w:rPr>
        <w:instrText xml:space="preserve"> SEQ Table \* ARABIC </w:instrText>
      </w:r>
      <w:r w:rsidRPr="00833A27">
        <w:rPr>
          <w:b/>
          <w:bCs/>
          <w:sz w:val="24"/>
          <w:szCs w:val="24"/>
        </w:rPr>
        <w:fldChar w:fldCharType="separate"/>
      </w:r>
      <w:r w:rsidRPr="00833A27">
        <w:rPr>
          <w:b/>
          <w:bCs/>
          <w:noProof/>
          <w:sz w:val="24"/>
          <w:szCs w:val="24"/>
        </w:rPr>
        <w:t>2</w:t>
      </w:r>
      <w:r w:rsidRPr="00833A27">
        <w:rPr>
          <w:b/>
          <w:bCs/>
          <w:noProof/>
          <w:sz w:val="24"/>
          <w:szCs w:val="24"/>
        </w:rPr>
        <w:fldChar w:fldCharType="end"/>
      </w:r>
      <w:r w:rsidRPr="00833A27">
        <w:rPr>
          <w:b/>
          <w:bCs/>
          <w:sz w:val="24"/>
          <w:szCs w:val="24"/>
        </w:rPr>
        <w:t xml:space="preserve"> Outputs of interest for analysis from HMM Model and analysis to be performed</w:t>
      </w:r>
    </w:p>
    <w:tbl>
      <w:tblPr>
        <w:tblStyle w:val="TableGrid"/>
        <w:tblW w:w="10768" w:type="dxa"/>
        <w:tblLook w:val="04A0" w:firstRow="1" w:lastRow="0" w:firstColumn="1" w:lastColumn="0" w:noHBand="0" w:noVBand="1"/>
        <w:tblPrChange w:id="74" w:author="Katharina Wellstein" w:date="2025-09-22T15:48:00Z" w16du:dateUtc="2025-09-22T05:48:00Z">
          <w:tblPr>
            <w:tblStyle w:val="TableGrid"/>
            <w:tblW w:w="13950" w:type="dxa"/>
            <w:tblLook w:val="04A0" w:firstRow="1" w:lastRow="0" w:firstColumn="1" w:lastColumn="0" w:noHBand="0" w:noVBand="1"/>
          </w:tblPr>
        </w:tblPrChange>
      </w:tblPr>
      <w:tblGrid>
        <w:gridCol w:w="2565"/>
        <w:gridCol w:w="8203"/>
        <w:tblGridChange w:id="75">
          <w:tblGrid>
            <w:gridCol w:w="2565"/>
            <w:gridCol w:w="8203"/>
          </w:tblGrid>
        </w:tblGridChange>
      </w:tblGrid>
      <w:tr w:rsidR="00BF277A" w14:paraId="25A931A3" w14:textId="41073E1C" w:rsidTr="00BF277A">
        <w:tc>
          <w:tcPr>
            <w:tcW w:w="2565" w:type="dxa"/>
            <w:tcPrChange w:id="76" w:author="Katharina Wellstein" w:date="2025-09-22T15:48:00Z" w16du:dateUtc="2025-09-22T05:48:00Z">
              <w:tcPr>
                <w:tcW w:w="2565" w:type="dxa"/>
              </w:tcPr>
            </w:tcPrChange>
          </w:tcPr>
          <w:p w14:paraId="49898B7D" w14:textId="37261FFD" w:rsidR="00BF277A" w:rsidRDefault="00BF277A" w:rsidP="002E3B52">
            <w:r>
              <w:t>Output</w:t>
            </w:r>
          </w:p>
        </w:tc>
        <w:tc>
          <w:tcPr>
            <w:tcW w:w="8203" w:type="dxa"/>
            <w:tcPrChange w:id="77" w:author="Katharina Wellstein" w:date="2025-09-22T15:48:00Z" w16du:dateUtc="2025-09-22T05:48:00Z">
              <w:tcPr>
                <w:tcW w:w="8203" w:type="dxa"/>
              </w:tcPr>
            </w:tcPrChange>
          </w:tcPr>
          <w:p w14:paraId="3CB9240F" w14:textId="018339C7" w:rsidR="00BF277A" w:rsidRDefault="00BF277A" w:rsidP="00AC2A26">
            <w:ins w:id="78" w:author="Katharina Wellstein" w:date="2025-09-22T15:11:00Z" w16du:dateUtc="2025-09-22T05:11:00Z">
              <w:r>
                <w:t xml:space="preserve">Hypotheses and </w:t>
              </w:r>
            </w:ins>
            <w:r>
              <w:t>Analyses</w:t>
            </w:r>
          </w:p>
        </w:tc>
      </w:tr>
      <w:tr w:rsidR="00BF277A" w14:paraId="392204F9" w14:textId="2211C80A" w:rsidTr="00BF277A">
        <w:tc>
          <w:tcPr>
            <w:tcW w:w="2565" w:type="dxa"/>
            <w:tcPrChange w:id="79" w:author="Katharina Wellstein" w:date="2025-09-22T15:48:00Z" w16du:dateUtc="2025-09-22T05:48:00Z">
              <w:tcPr>
                <w:tcW w:w="2565" w:type="dxa"/>
              </w:tcPr>
            </w:tcPrChange>
          </w:tcPr>
          <w:p w14:paraId="41251699" w14:textId="69D5040B" w:rsidR="00BF277A" w:rsidRDefault="00BF277A" w:rsidP="002E3B52">
            <w:r>
              <w:t>Hidden States (HS)</w:t>
            </w:r>
          </w:p>
        </w:tc>
        <w:tc>
          <w:tcPr>
            <w:tcW w:w="8203" w:type="dxa"/>
            <w:tcPrChange w:id="80" w:author="Katharina Wellstein" w:date="2025-09-22T15:48:00Z" w16du:dateUtc="2025-09-22T05:48:00Z">
              <w:tcPr>
                <w:tcW w:w="8203" w:type="dxa"/>
              </w:tcPr>
            </w:tcPrChange>
          </w:tcPr>
          <w:p w14:paraId="08100BC4" w14:textId="41DC2A6F" w:rsidR="00BF277A" w:rsidRPr="00833A27" w:rsidRDefault="00BF277A" w:rsidP="00833A27">
            <w:pPr>
              <w:rPr>
                <w:ins w:id="81" w:author="Katharina Wellstein" w:date="2025-09-22T15:11:00Z" w16du:dateUtc="2025-09-22T05:11:00Z"/>
                <w:b/>
                <w:bCs/>
                <w:color w:val="000000" w:themeColor="text1"/>
              </w:rPr>
            </w:pPr>
            <w:ins w:id="82" w:author="Katharina Wellstein" w:date="2025-09-22T15:12:00Z" w16du:dateUtc="2025-09-22T05:12:00Z">
              <w:r>
                <w:rPr>
                  <w:b/>
                  <w:bCs/>
                </w:rPr>
                <w:t xml:space="preserve">H1: </w:t>
              </w:r>
            </w:ins>
            <w:ins w:id="83" w:author="Katharina Wellstein" w:date="2025-09-22T15:11:00Z" w16du:dateUtc="2025-09-22T05:11:00Z">
              <w:r w:rsidRPr="00833A27">
                <w:rPr>
                  <w:b/>
                  <w:bCs/>
                </w:rPr>
                <w:t>Higher PANSS, HDRS, CGI-S and</w:t>
              </w:r>
              <w:r w:rsidRPr="00833A27">
                <w:rPr>
                  <w:b/>
                  <w:bCs/>
                </w:rPr>
                <w:t xml:space="preserve"> </w:t>
              </w:r>
              <w:r w:rsidRPr="00833A27">
                <w:rPr>
                  <w:b/>
                  <w:bCs/>
                </w:rPr>
                <w:t>SOFAS scores are significantly correlated with increased FO in ambiguous states.</w:t>
              </w:r>
            </w:ins>
          </w:p>
          <w:p w14:paraId="1E474E05" w14:textId="5E47EB05" w:rsidR="00BF277A" w:rsidRPr="00FC4580" w:rsidRDefault="00BF277A" w:rsidP="00FC4580">
            <w:pPr>
              <w:pStyle w:val="ListParagraph"/>
              <w:numPr>
                <w:ilvl w:val="0"/>
                <w:numId w:val="4"/>
              </w:numPr>
              <w:rPr>
                <w:color w:val="000000" w:themeColor="text1"/>
              </w:rPr>
            </w:pPr>
            <w:r>
              <w:t xml:space="preserve">Hidden State Decoding: Use </w:t>
            </w:r>
            <w:r w:rsidRPr="00FC4580">
              <w:rPr>
                <w:color w:val="000000" w:themeColor="text1"/>
              </w:rPr>
              <w:t xml:space="preserve">16 general terms of the Neurosynth database as per </w:t>
            </w:r>
            <w:r w:rsidRPr="00FC4580">
              <w:rPr>
                <w:color w:val="000000" w:themeColor="text1"/>
              </w:rPr>
              <w:fldChar w:fldCharType="begin"/>
            </w:r>
            <w:r w:rsidRPr="00FC4580">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FC4580">
              <w:rPr>
                <w:color w:val="000000" w:themeColor="text1"/>
              </w:rPr>
              <w:fldChar w:fldCharType="separate"/>
            </w:r>
            <w:r w:rsidRPr="00FC4580">
              <w:rPr>
                <w:noProof/>
                <w:color w:val="000000" w:themeColor="text1"/>
              </w:rPr>
              <w:t>(Meer et al., 2020)</w:t>
            </w:r>
            <w:r w:rsidRPr="00FC4580">
              <w:rPr>
                <w:color w:val="000000" w:themeColor="text1"/>
              </w:rPr>
              <w:fldChar w:fldCharType="end"/>
            </w:r>
            <w:r w:rsidRPr="00FC4580">
              <w:rPr>
                <w:color w:val="000000" w:themeColor="text1"/>
              </w:rPr>
              <w:t xml:space="preserve">. Forward associate each Hidden State to the topic maps of these 16 general terms. </w:t>
            </w:r>
          </w:p>
          <w:p w14:paraId="7A44208E" w14:textId="0904D908" w:rsidR="00BF277A" w:rsidRPr="005F78FB" w:rsidRDefault="00BF277A" w:rsidP="00833A27">
            <w:pPr>
              <w:pStyle w:val="ListParagraph"/>
              <w:ind w:left="360"/>
            </w:pPr>
            <w:r>
              <w:rPr>
                <w:color w:val="000000" w:themeColor="text1"/>
              </w:rPr>
              <w:t xml:space="preserve">For each HS, calculate the voxel-wise Pearson correlation with each of the 16 terms </w:t>
            </w:r>
            <w:r>
              <w:rPr>
                <w:color w:val="000000" w:themeColor="text1"/>
              </w:rPr>
              <w:fldChar w:fldCharType="begin"/>
            </w:r>
            <w:r>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Chang et al., 2013)</w:t>
            </w:r>
            <w:r>
              <w:rPr>
                <w:color w:val="000000" w:themeColor="text1"/>
              </w:rPr>
              <w:fldChar w:fldCharType="end"/>
            </w:r>
            <w:r>
              <w:rPr>
                <w:color w:val="000000" w:themeColor="text1"/>
              </w:rPr>
              <w:t xml:space="preserve">. </w:t>
            </w:r>
          </w:p>
          <w:p w14:paraId="1F85D2AC" w14:textId="6694AB8D" w:rsidR="00BF277A" w:rsidRPr="00833A27" w:rsidRDefault="00BF277A" w:rsidP="00833A27">
            <w:pPr>
              <w:pStyle w:val="ListParagraph"/>
              <w:numPr>
                <w:ilvl w:val="0"/>
                <w:numId w:val="4"/>
              </w:numPr>
              <w:rPr>
                <w:color w:val="000000" w:themeColor="text1"/>
              </w:rPr>
            </w:pPr>
            <w:r w:rsidRPr="00FC4580">
              <w:rPr>
                <w:color w:val="000000" w:themeColor="text1"/>
              </w:rPr>
              <w:t>Correlate the spatial distribution of each brain state to the topic maps using this Python notebook.</w:t>
            </w:r>
            <w:ins w:id="84" w:author="Katharina Wellstein" w:date="2025-09-22T14:32:00Z" w16du:dateUtc="2025-09-22T04:32:00Z">
              <w:r>
                <w:rPr>
                  <w:color w:val="000000" w:themeColor="text1"/>
                </w:rPr>
                <w:t xml:space="preserve"> </w:t>
              </w:r>
            </w:ins>
            <w:r w:rsidRPr="00FC4580">
              <w:rPr>
                <w:color w:val="000000" w:themeColor="text1"/>
              </w:rPr>
              <w:t>(</w:t>
            </w:r>
            <w:r>
              <w:fldChar w:fldCharType="begin"/>
            </w:r>
            <w:r>
              <w:instrText>HYPERLINK "https://github.com/neurosynth/neurosynth"</w:instrText>
            </w:r>
            <w:r>
              <w:fldChar w:fldCharType="separate"/>
            </w:r>
            <w:r w:rsidRPr="00092EB5">
              <w:rPr>
                <w:rStyle w:val="Hyperlink"/>
              </w:rPr>
              <w:t>https://github.com/neurosynth/neurosynth</w:t>
            </w:r>
            <w:r>
              <w:fldChar w:fldCharType="end"/>
            </w:r>
            <w:r w:rsidRPr="00FC4580">
              <w:rPr>
                <w:color w:val="000000" w:themeColor="text1"/>
              </w:rPr>
              <w:t>).</w:t>
            </w:r>
          </w:p>
          <w:p w14:paraId="3C2343F8" w14:textId="2C65CB5B" w:rsidR="00BF277A" w:rsidRPr="00FC4580" w:rsidRDefault="00BF277A" w:rsidP="00FC4580">
            <w:pPr>
              <w:pStyle w:val="ListParagraph"/>
              <w:numPr>
                <w:ilvl w:val="0"/>
                <w:numId w:val="4"/>
              </w:numPr>
              <w:rPr>
                <w:color w:val="000000" w:themeColor="text1"/>
              </w:rPr>
            </w:pPr>
            <w:r>
              <w:rPr>
                <w:color w:val="000000" w:themeColor="text1"/>
              </w:rPr>
              <w:t xml:space="preserve">For </w:t>
            </w:r>
            <w:del w:id="85" w:author="Katharina Wellstein" w:date="2025-09-22T14:41:00Z" w16du:dateUtc="2025-09-22T04:41:00Z">
              <w:r w:rsidRPr="0018031A" w:rsidDel="00B2553F">
                <w:rPr>
                  <w:color w:val="000000" w:themeColor="text1"/>
                </w:rPr>
                <w:delText xml:space="preserve">experimental </w:delText>
              </w:r>
            </w:del>
            <w:ins w:id="86" w:author="Katharina Wellstein" w:date="2025-09-22T14:41:00Z" w16du:dateUtc="2025-09-22T04:41:00Z">
              <w:r>
                <w:rPr>
                  <w:color w:val="000000" w:themeColor="text1"/>
                </w:rPr>
                <w:t>clinical</w:t>
              </w:r>
              <w:r w:rsidRPr="0018031A">
                <w:rPr>
                  <w:color w:val="000000" w:themeColor="text1"/>
                </w:rPr>
                <w:t xml:space="preserve"> </w:t>
              </w:r>
            </w:ins>
            <w:r w:rsidRPr="0018031A">
              <w:rPr>
                <w:color w:val="000000" w:themeColor="text1"/>
              </w:rPr>
              <w:t>group, calculate FO for each subject in more ambiguous HSs’ (found after the above) within each segment and for whole video</w:t>
            </w:r>
            <w:commentRangeStart w:id="87"/>
            <w:commentRangeStart w:id="88"/>
            <w:r w:rsidRPr="0018031A">
              <w:rPr>
                <w:color w:val="000000" w:themeColor="text1"/>
              </w:rPr>
              <w:t xml:space="preserve">. Calculate Pearson’s correlation co-efficient between higher PANSS, HDRS, CGI-S AND SOFAS and higher FO in ambiguous states for segments and whole video. </w:t>
            </w:r>
            <w:commentRangeEnd w:id="87"/>
            <w:r>
              <w:rPr>
                <w:rStyle w:val="CommentReference"/>
              </w:rPr>
              <w:commentReference w:id="87"/>
            </w:r>
            <w:commentRangeEnd w:id="88"/>
            <w:r>
              <w:rPr>
                <w:rStyle w:val="CommentReference"/>
              </w:rPr>
              <w:commentReference w:id="88"/>
            </w:r>
          </w:p>
          <w:p w14:paraId="46E0CCEA" w14:textId="3F33ED6F" w:rsidR="00BF277A" w:rsidRPr="00BD32C1" w:rsidRDefault="00BF277A" w:rsidP="00F40226">
            <w:pPr>
              <w:rPr>
                <w:color w:val="000000" w:themeColor="text1"/>
              </w:rPr>
            </w:pPr>
          </w:p>
        </w:tc>
      </w:tr>
      <w:tr w:rsidR="00BF277A" w14:paraId="72207F74" w14:textId="25B9B834" w:rsidTr="00BF277A">
        <w:tc>
          <w:tcPr>
            <w:tcW w:w="2565" w:type="dxa"/>
            <w:tcPrChange w:id="89" w:author="Katharina Wellstein" w:date="2025-09-22T15:48:00Z" w16du:dateUtc="2025-09-22T05:48:00Z">
              <w:tcPr>
                <w:tcW w:w="2565" w:type="dxa"/>
              </w:tcPr>
            </w:tcPrChange>
          </w:tcPr>
          <w:p w14:paraId="649B42E9" w14:textId="06156AB3" w:rsidR="00BF277A" w:rsidRDefault="00BF277A" w:rsidP="002E3B52">
            <w:r>
              <w:t>Average state paths</w:t>
            </w:r>
          </w:p>
        </w:tc>
        <w:tc>
          <w:tcPr>
            <w:tcW w:w="8203" w:type="dxa"/>
            <w:tcPrChange w:id="90" w:author="Katharina Wellstein" w:date="2025-09-22T15:48:00Z" w16du:dateUtc="2025-09-22T05:48:00Z">
              <w:tcPr>
                <w:tcW w:w="8203" w:type="dxa"/>
              </w:tcPr>
            </w:tcPrChange>
          </w:tcPr>
          <w:p w14:paraId="5BA0BFEF" w14:textId="395E20A0" w:rsidR="00BF277A" w:rsidRDefault="00BF277A" w:rsidP="00EA5F30">
            <w:pPr>
              <w:rPr>
                <w:ins w:id="91" w:author="Katharina Wellstein" w:date="2025-09-22T15:12:00Z" w16du:dateUtc="2025-09-22T05:12:00Z"/>
                <w:color w:val="000000" w:themeColor="text1"/>
              </w:rPr>
            </w:pPr>
            <w:ins w:id="92" w:author="Katharina Wellstein" w:date="2025-09-22T15:12:00Z" w16du:dateUtc="2025-09-22T05:12:00Z">
              <w:r>
                <w:rPr>
                  <w:b/>
                  <w:bCs/>
                </w:rPr>
                <w:t>H</w:t>
              </w:r>
              <w:r>
                <w:rPr>
                  <w:b/>
                  <w:bCs/>
                </w:rPr>
                <w:t>2</w:t>
              </w:r>
              <w:r>
                <w:rPr>
                  <w:b/>
                  <w:bCs/>
                </w:rPr>
                <w:t xml:space="preserve">: </w:t>
              </w:r>
              <w:r w:rsidRPr="00833A27">
                <w:rPr>
                  <w:b/>
                  <w:bCs/>
                  <w:color w:val="000000" w:themeColor="text1"/>
                </w:rPr>
                <w:t>There is a significant differenc</w:t>
              </w:r>
            </w:ins>
            <w:ins w:id="93" w:author="Katharina Wellstein" w:date="2025-09-22T15:13:00Z" w16du:dateUtc="2025-09-22T05:13:00Z">
              <w:r>
                <w:rPr>
                  <w:b/>
                  <w:bCs/>
                  <w:color w:val="000000" w:themeColor="text1"/>
                </w:rPr>
                <w:t>e</w:t>
              </w:r>
            </w:ins>
            <w:ins w:id="94" w:author="Katharina Wellstein" w:date="2025-09-22T15:12:00Z" w16du:dateUtc="2025-09-22T05:12:00Z">
              <w:r w:rsidRPr="00833A27">
                <w:rPr>
                  <w:b/>
                  <w:bCs/>
                  <w:color w:val="000000" w:themeColor="text1"/>
                </w:rPr>
                <w:t xml:space="preserve"> in consistency between groups.</w:t>
              </w:r>
            </w:ins>
          </w:p>
          <w:p w14:paraId="18982C5D" w14:textId="77777777" w:rsidR="00BF277A" w:rsidRDefault="00BF277A" w:rsidP="00EA5F30">
            <w:pPr>
              <w:rPr>
                <w:ins w:id="95" w:author="Katharina Wellstein" w:date="2025-09-22T15:12:00Z" w16du:dateUtc="2025-09-22T05:12:00Z"/>
                <w:color w:val="000000" w:themeColor="text1"/>
              </w:rPr>
            </w:pPr>
          </w:p>
          <w:p w14:paraId="7BB513E4" w14:textId="6276DF1D" w:rsidR="00BF277A" w:rsidRPr="00833A27" w:rsidRDefault="00BF277A" w:rsidP="00833A27">
            <w:pPr>
              <w:pStyle w:val="ListParagraph"/>
              <w:numPr>
                <w:ilvl w:val="0"/>
                <w:numId w:val="8"/>
              </w:numPr>
              <w:ind w:left="294" w:hanging="294"/>
              <w:rPr>
                <w:ins w:id="96" w:author="Katharina Wellstein" w:date="2025-09-22T15:13:00Z" w16du:dateUtc="2025-09-22T05:13:00Z"/>
                <w:color w:val="000000" w:themeColor="text1"/>
              </w:rPr>
            </w:pPr>
            <w:r w:rsidRPr="00833A27">
              <w:rPr>
                <w:color w:val="000000" w:themeColor="text1"/>
              </w:rPr>
              <w:lastRenderedPageBreak/>
              <w:t xml:space="preserve">Calculating </w:t>
            </w:r>
            <w:del w:id="97" w:author="Katharina Wellstein" w:date="2025-09-22T15:14:00Z" w16du:dateUtc="2025-09-22T05:14:00Z">
              <w:r w:rsidRPr="00833A27" w:rsidDel="00EA5F30">
                <w:rPr>
                  <w:color w:val="000000" w:themeColor="text1"/>
                </w:rPr>
                <w:delText xml:space="preserve">sliding window </w:delText>
              </w:r>
            </w:del>
            <w:r w:rsidRPr="00833A27">
              <w:rPr>
                <w:color w:val="000000" w:themeColor="text1"/>
              </w:rPr>
              <w:t>average state paths</w:t>
            </w:r>
            <w:ins w:id="98" w:author="Katharina Wellstein" w:date="2025-09-22T15:14:00Z" w16du:dateUtc="2025-09-22T05:14:00Z">
              <w:r>
                <w:rPr>
                  <w:color w:val="000000" w:themeColor="text1"/>
                </w:rPr>
                <w:t xml:space="preserve"> using sliding window</w:t>
              </w:r>
              <w:r w:rsidRPr="00565B23">
                <w:rPr>
                  <w:color w:val="000000" w:themeColor="text1"/>
                </w:rPr>
                <w:t xml:space="preserve"> </w:t>
              </w:r>
              <w:r w:rsidRPr="00565B23">
                <w:rPr>
                  <w:color w:val="000000" w:themeColor="text1"/>
                </w:rPr>
                <w:t xml:space="preserve">of 3 </w:t>
              </w:r>
              <w:commentRangeStart w:id="99"/>
              <w:commentRangeEnd w:id="99"/>
              <w:r>
                <w:rPr>
                  <w:rStyle w:val="CommentReference"/>
                </w:rPr>
                <w:commentReference w:id="99"/>
              </w:r>
              <w:commentRangeStart w:id="100"/>
              <w:commentRangeEnd w:id="100"/>
              <w:r>
                <w:rPr>
                  <w:rStyle w:val="CommentReference"/>
                </w:rPr>
                <w:commentReference w:id="100"/>
              </w:r>
              <w:r w:rsidRPr="00565B23">
                <w:rPr>
                  <w:color w:val="000000" w:themeColor="text1"/>
                </w:rPr>
                <w:t>consecutive BOLD volumes for each segment</w:t>
              </w:r>
            </w:ins>
            <w:del w:id="101" w:author="Katharina Wellstein" w:date="2025-09-22T15:15:00Z" w16du:dateUtc="2025-09-22T05:15:00Z">
              <w:r w:rsidRPr="00EA5F30" w:rsidDel="00EA5F30">
                <w:rPr>
                  <w:color w:val="000000" w:themeColor="text1"/>
                  <w:rPrChange w:id="102" w:author="Katharina Wellstein" w:date="2025-09-22T15:13:00Z" w16du:dateUtc="2025-09-22T05:13:00Z">
                    <w:rPr/>
                  </w:rPrChange>
                </w:rPr>
                <w:delText xml:space="preserve">: For </w:delText>
              </w:r>
            </w:del>
            <w:del w:id="103" w:author="Katharina Wellstein" w:date="2025-09-22T14:41:00Z" w16du:dateUtc="2025-09-22T04:41:00Z">
              <w:r w:rsidRPr="00EA5F30" w:rsidDel="00B2553F">
                <w:rPr>
                  <w:color w:val="000000" w:themeColor="text1"/>
                  <w:rPrChange w:id="104" w:author="Katharina Wellstein" w:date="2025-09-22T15:13:00Z" w16du:dateUtc="2025-09-22T05:13:00Z">
                    <w:rPr/>
                  </w:rPrChange>
                </w:rPr>
                <w:delText xml:space="preserve">experimental </w:delText>
              </w:r>
            </w:del>
            <w:del w:id="105" w:author="Katharina Wellstein" w:date="2025-09-22T15:15:00Z" w16du:dateUtc="2025-09-22T05:15:00Z">
              <w:r w:rsidRPr="00EA5F30" w:rsidDel="00EA5F30">
                <w:rPr>
                  <w:color w:val="000000" w:themeColor="text1"/>
                  <w:rPrChange w:id="106" w:author="Katharina Wellstein" w:date="2025-09-22T15:13:00Z" w16du:dateUtc="2025-09-22T05:13:00Z">
                    <w:rPr/>
                  </w:rPrChange>
                </w:rPr>
                <w:delText>vs control groups, use a sliding window</w:delText>
              </w:r>
            </w:del>
            <w:r w:rsidRPr="00EA5F30">
              <w:rPr>
                <w:color w:val="000000" w:themeColor="text1"/>
                <w:rPrChange w:id="107" w:author="Katharina Wellstein" w:date="2025-09-22T15:13:00Z" w16du:dateUtc="2025-09-22T05:13:00Z">
                  <w:rPr/>
                </w:rPrChange>
              </w:rPr>
              <w:t xml:space="preserve"> and identify the most frequently expressed state</w:t>
            </w:r>
            <w:ins w:id="108" w:author="Katharina Wellstein" w:date="2025-09-22T15:15:00Z" w16du:dateUtc="2025-09-22T05:15:00Z">
              <w:r>
                <w:rPr>
                  <w:color w:val="000000" w:themeColor="text1"/>
                </w:rPr>
                <w:t xml:space="preserve"> </w:t>
              </w:r>
            </w:ins>
            <w:ins w:id="109" w:author="Katharina Wellstein" w:date="2025-09-22T15:16:00Z" w16du:dateUtc="2025-09-22T05:16:00Z">
              <w:r>
                <w:rPr>
                  <w:color w:val="000000" w:themeColor="text1"/>
                </w:rPr>
                <w:t>(“</w:t>
              </w:r>
              <w:r w:rsidRPr="00EA5F30">
                <w:t>main HS</w:t>
              </w:r>
              <w:r>
                <w:t xml:space="preserve">”) </w:t>
              </w:r>
            </w:ins>
            <w:r w:rsidRPr="00833A27">
              <w:rPr>
                <w:color w:val="000000" w:themeColor="text1"/>
              </w:rPr>
              <w:t xml:space="preserve">as well as the number of participants that </w:t>
            </w:r>
            <w:commentRangeStart w:id="110"/>
            <w:r w:rsidRPr="00833A27">
              <w:rPr>
                <w:color w:val="000000" w:themeColor="text1"/>
              </w:rPr>
              <w:t>expressed each Hidden State at least once.</w:t>
            </w:r>
            <w:commentRangeEnd w:id="110"/>
            <w:r>
              <w:rPr>
                <w:rStyle w:val="CommentReference"/>
              </w:rPr>
              <w:commentReference w:id="110"/>
            </w:r>
          </w:p>
          <w:p w14:paraId="1D03C624" w14:textId="79FD88D2" w:rsidR="00BF277A" w:rsidRDefault="00BF277A" w:rsidP="00EA5F30">
            <w:pPr>
              <w:pStyle w:val="ListParagraph"/>
              <w:numPr>
                <w:ilvl w:val="0"/>
                <w:numId w:val="8"/>
              </w:numPr>
              <w:ind w:left="294" w:hanging="294"/>
              <w:rPr>
                <w:ins w:id="111" w:author="Katharina Wellstein" w:date="2025-09-22T15:17:00Z" w16du:dateUtc="2025-09-22T05:17:00Z"/>
              </w:rPr>
            </w:pPr>
            <w:commentRangeStart w:id="112"/>
            <w:commentRangeStart w:id="113"/>
            <w:commentRangeStart w:id="114"/>
            <w:r w:rsidRPr="00EA5F30">
              <w:t xml:space="preserve">Calculate </w:t>
            </w:r>
            <w:r w:rsidRPr="00EA5F30">
              <w:rPr>
                <w:b/>
                <w:bCs/>
              </w:rPr>
              <w:t>consistency</w:t>
            </w:r>
            <w:r w:rsidRPr="00EA5F30">
              <w:t xml:space="preserve"> as % of participants expressing the main HS </w:t>
            </w:r>
            <w:ins w:id="115" w:author="Katharina Wellstein" w:date="2025-09-22T15:16:00Z" w16du:dateUtc="2025-09-22T05:16:00Z">
              <w:r>
                <w:t>overall</w:t>
              </w:r>
            </w:ins>
            <w:del w:id="116" w:author="Katharina Wellstein" w:date="2025-09-22T15:16:00Z" w16du:dateUtc="2025-09-22T05:16:00Z">
              <w:r w:rsidRPr="00EA5F30" w:rsidDel="005249A6">
                <w:delText>for each sliding window</w:delText>
              </w:r>
            </w:del>
            <w:r w:rsidRPr="00EA5F30">
              <w:t xml:space="preserve">. </w:t>
            </w:r>
            <w:commentRangeEnd w:id="112"/>
            <w:r>
              <w:rPr>
                <w:rStyle w:val="CommentReference"/>
              </w:rPr>
              <w:commentReference w:id="112"/>
            </w:r>
            <w:commentRangeEnd w:id="113"/>
            <w:r>
              <w:rPr>
                <w:rStyle w:val="CommentReference"/>
              </w:rPr>
              <w:commentReference w:id="113"/>
            </w:r>
            <w:commentRangeEnd w:id="114"/>
            <w:r>
              <w:rPr>
                <w:rStyle w:val="CommentReference"/>
              </w:rPr>
              <w:commentReference w:id="114"/>
            </w:r>
            <w:del w:id="117" w:author="Katharina Wellstein" w:date="2025-09-22T15:16:00Z" w16du:dateUtc="2025-09-22T05:16:00Z">
              <w:r w:rsidRPr="00EA5F30" w:rsidDel="005249A6">
                <w:delText xml:space="preserve">Calculate overall consistency. </w:delText>
              </w:r>
            </w:del>
            <w:del w:id="118" w:author="Katharina Wellstein" w:date="2025-09-22T15:18:00Z" w16du:dateUtc="2025-09-22T05:18:00Z">
              <w:r w:rsidRPr="00EA5F30" w:rsidDel="005249A6">
                <w:delText xml:space="preserve">Then </w:delText>
              </w:r>
            </w:del>
            <w:del w:id="119" w:author="Katharina Wellstein" w:date="2025-09-22T15:16:00Z" w16du:dateUtc="2025-09-22T05:16:00Z">
              <w:r w:rsidRPr="00EA5F30" w:rsidDel="005249A6">
                <w:delText xml:space="preserve">split data into </w:delText>
              </w:r>
            </w:del>
            <w:del w:id="120" w:author="Katharina Wellstein" w:date="2025-09-22T14:33:00Z" w16du:dateUtc="2025-09-22T04:33:00Z">
              <w:r w:rsidRPr="00EA5F30" w:rsidDel="00B2553F">
                <w:delText xml:space="preserve">experimental </w:delText>
              </w:r>
            </w:del>
            <w:del w:id="121" w:author="Katharina Wellstein" w:date="2025-09-22T15:16:00Z" w16du:dateUtc="2025-09-22T05:16:00Z">
              <w:r w:rsidRPr="00EA5F30" w:rsidDel="005249A6">
                <w:delText xml:space="preserve">vs control groups to </w:delText>
              </w:r>
            </w:del>
            <w:del w:id="122" w:author="Katharina Wellstein" w:date="2025-09-22T15:17:00Z" w16du:dateUtc="2025-09-22T05:17:00Z">
              <w:r w:rsidRPr="00EA5F30" w:rsidDel="005249A6">
                <w:delText>calcu</w:delText>
              </w:r>
            </w:del>
          </w:p>
          <w:p w14:paraId="6509869E" w14:textId="2C0D10C2" w:rsidR="00BF277A" w:rsidRPr="00EA5F30" w:rsidRDefault="00BF277A" w:rsidP="00833A27">
            <w:pPr>
              <w:pStyle w:val="ListParagraph"/>
              <w:numPr>
                <w:ilvl w:val="0"/>
                <w:numId w:val="8"/>
              </w:numPr>
              <w:ind w:left="294" w:hanging="294"/>
            </w:pPr>
            <w:ins w:id="123" w:author="Katharina Wellstein" w:date="2025-09-22T15:17:00Z" w16du:dateUtc="2025-09-22T05:17:00Z">
              <w:r>
                <w:t xml:space="preserve">Analyse </w:t>
              </w:r>
            </w:ins>
            <w:del w:id="124" w:author="Katharina Wellstein" w:date="2025-09-22T15:17:00Z" w16du:dateUtc="2025-09-22T05:17:00Z">
              <w:r w:rsidRPr="00EA5F30" w:rsidDel="005249A6">
                <w:delText xml:space="preserve">late </w:delText>
              </w:r>
            </w:del>
            <w:r w:rsidRPr="00EA5F30">
              <w:t>intergroup differences</w:t>
            </w:r>
            <w:ins w:id="125" w:author="Katharina Wellstein" w:date="2025-09-22T15:17:00Z" w16du:dateUtc="2025-09-22T05:17:00Z">
              <w:r>
                <w:t xml:space="preserve"> of main HS consistency</w:t>
              </w:r>
            </w:ins>
            <w:r w:rsidRPr="00EA5F30">
              <w:t xml:space="preserve"> using </w:t>
            </w:r>
            <w:del w:id="126" w:author="Katharina Wellstein" w:date="2025-09-22T14:48:00Z" w16du:dateUtc="2025-09-22T04:48:00Z">
              <w:r w:rsidRPr="00EA5F30" w:rsidDel="00661074">
                <w:delText>paired t test</w:delText>
              </w:r>
            </w:del>
            <w:ins w:id="127" w:author="Katharina Wellstein" w:date="2025-09-22T14:48:00Z" w16du:dateUtc="2025-09-22T04:48:00Z">
              <w:r w:rsidRPr="00EA5F30">
                <w:t xml:space="preserve">a </w:t>
              </w:r>
              <w:r>
                <w:t>Mann-Whitney U Test</w:t>
              </w:r>
              <w:r>
                <w:t xml:space="preserve"> (or </w:t>
              </w:r>
              <w:r>
                <w:t>Wilcoxon Rank-Sum Test</w:t>
              </w:r>
              <w:r>
                <w:t>)</w:t>
              </w:r>
            </w:ins>
            <w:r w:rsidRPr="00EA5F30">
              <w:t>.</w:t>
            </w:r>
          </w:p>
          <w:p w14:paraId="3362D8B6" w14:textId="77777777" w:rsidR="00BF277A" w:rsidRDefault="00BF277A" w:rsidP="00AC2A26"/>
        </w:tc>
      </w:tr>
      <w:tr w:rsidR="00BF277A" w14:paraId="492519CE" w14:textId="04DAECEC" w:rsidTr="00BF277A">
        <w:tc>
          <w:tcPr>
            <w:tcW w:w="2565" w:type="dxa"/>
            <w:tcPrChange w:id="128" w:author="Katharina Wellstein" w:date="2025-09-22T15:48:00Z" w16du:dateUtc="2025-09-22T05:48:00Z">
              <w:tcPr>
                <w:tcW w:w="2565" w:type="dxa"/>
              </w:tcPr>
            </w:tcPrChange>
          </w:tcPr>
          <w:p w14:paraId="66E1FA0D" w14:textId="4A539A11" w:rsidR="00BF277A" w:rsidRDefault="00BF277A" w:rsidP="002E3B52">
            <w:r>
              <w:lastRenderedPageBreak/>
              <w:t>Transition Probability</w:t>
            </w:r>
          </w:p>
        </w:tc>
        <w:tc>
          <w:tcPr>
            <w:tcW w:w="8203" w:type="dxa"/>
            <w:tcPrChange w:id="129" w:author="Katharina Wellstein" w:date="2025-09-22T15:48:00Z" w16du:dateUtc="2025-09-22T05:48:00Z">
              <w:tcPr>
                <w:tcW w:w="8203" w:type="dxa"/>
              </w:tcPr>
            </w:tcPrChange>
          </w:tcPr>
          <w:p w14:paraId="098773DF" w14:textId="6ADCD1BC" w:rsidR="00BF277A" w:rsidRPr="00833A27" w:rsidRDefault="00BF277A" w:rsidP="00833A27">
            <w:pPr>
              <w:rPr>
                <w:ins w:id="130" w:author="Katharina Wellstein" w:date="2025-09-22T15:18:00Z" w16du:dateUtc="2025-09-22T05:18:00Z"/>
                <w:b/>
                <w:bCs/>
              </w:rPr>
            </w:pPr>
            <w:ins w:id="131" w:author="Katharina Wellstein" w:date="2025-09-22T15:18:00Z" w16du:dateUtc="2025-09-22T05:18:00Z">
              <w:r w:rsidRPr="00833A27">
                <w:rPr>
                  <w:b/>
                  <w:bCs/>
                </w:rPr>
                <w:t xml:space="preserve">H3: </w:t>
              </w:r>
              <w:r w:rsidRPr="00833A27">
                <w:rPr>
                  <w:b/>
                  <w:bCs/>
                </w:rPr>
                <w:t>There are significant differences in transition probabilities between experimental and control groups.</w:t>
              </w:r>
            </w:ins>
          </w:p>
          <w:p w14:paraId="50403EE6" w14:textId="6A66D58C" w:rsidR="00BF277A" w:rsidRDefault="00BF277A" w:rsidP="00833A27">
            <w:pPr>
              <w:pStyle w:val="ListParagraph"/>
              <w:numPr>
                <w:ilvl w:val="0"/>
                <w:numId w:val="9"/>
              </w:numPr>
              <w:tabs>
                <w:tab w:val="left" w:pos="152"/>
                <w:tab w:val="left" w:pos="294"/>
                <w:tab w:val="left" w:pos="436"/>
              </w:tabs>
              <w:ind w:left="294" w:hanging="283"/>
            </w:pPr>
            <w:commentRangeStart w:id="132"/>
            <w:commentRangeStart w:id="133"/>
            <w:r>
              <w:t>Apply a threshold of 20% to identify the most frequent transitions, and visualise this.</w:t>
            </w:r>
            <w:commentRangeEnd w:id="132"/>
            <w:r>
              <w:rPr>
                <w:rStyle w:val="CommentReference"/>
              </w:rPr>
              <w:commentReference w:id="132"/>
            </w:r>
            <w:commentRangeEnd w:id="133"/>
            <w:r>
              <w:rPr>
                <w:rStyle w:val="CommentReference"/>
              </w:rPr>
              <w:commentReference w:id="133"/>
            </w:r>
          </w:p>
          <w:p w14:paraId="7D48A6E8" w14:textId="6A55FC28" w:rsidR="00BF277A" w:rsidRDefault="00BF277A" w:rsidP="00833A27">
            <w:pPr>
              <w:pStyle w:val="ListParagraph"/>
              <w:numPr>
                <w:ilvl w:val="0"/>
                <w:numId w:val="9"/>
              </w:numPr>
              <w:tabs>
                <w:tab w:val="left" w:pos="152"/>
                <w:tab w:val="left" w:pos="294"/>
                <w:tab w:val="left" w:pos="436"/>
              </w:tabs>
              <w:ind w:left="294" w:hanging="283"/>
            </w:pPr>
            <w:ins w:id="134" w:author="Katharina Wellstein" w:date="2025-09-22T15:22:00Z" w16du:dateUtc="2025-09-22T05:22:00Z">
              <w:r>
                <w:t xml:space="preserve"> </w:t>
              </w:r>
            </w:ins>
            <w:ins w:id="135" w:author="Katharina Wellstein" w:date="2025-09-22T15:18:00Z" w16du:dateUtc="2025-09-22T05:18:00Z">
              <w:r>
                <w:t xml:space="preserve">Analyse </w:t>
              </w:r>
            </w:ins>
            <w:del w:id="136" w:author="Katharina Wellstein" w:date="2025-09-22T15:19:00Z" w16du:dateUtc="2025-09-22T05:19:00Z">
              <w:r w:rsidDel="005249A6">
                <w:delText xml:space="preserve"> Use </w:delText>
              </w:r>
              <w:r w:rsidRPr="005249A6" w:rsidDel="005249A6">
                <w:rPr>
                  <w:b/>
                  <w:bCs/>
                </w:rPr>
                <w:delText xml:space="preserve">t-test </w:delText>
              </w:r>
              <w:r w:rsidDel="005249A6">
                <w:delText xml:space="preserve">to test for significant </w:delText>
              </w:r>
            </w:del>
            <w:r>
              <w:t xml:space="preserve">differences </w:t>
            </w:r>
            <w:ins w:id="137" w:author="Katharina Wellstein" w:date="2025-09-22T15:19:00Z" w16du:dateUtc="2025-09-22T05:19:00Z">
              <w:r>
                <w:t xml:space="preserve">between the clinical and control group </w:t>
              </w:r>
            </w:ins>
            <w:del w:id="138" w:author="Katharina Wellstein" w:date="2025-09-22T15:20:00Z" w16du:dateUtc="2025-09-22T05:20:00Z">
              <w:r w:rsidDel="005249A6">
                <w:delText xml:space="preserve">between </w:delText>
              </w:r>
            </w:del>
            <w:ins w:id="139" w:author="Katharina Wellstein" w:date="2025-09-22T15:20:00Z" w16du:dateUtc="2025-09-22T05:20:00Z">
              <w:r>
                <w:t>for</w:t>
              </w:r>
              <w:r>
                <w:t xml:space="preserve"> </w:t>
              </w:r>
            </w:ins>
            <w:r>
              <w:t xml:space="preserve">each </w:t>
            </w:r>
            <w:commentRangeStart w:id="140"/>
            <w:r>
              <w:t>transition probability (# HNs x # HNs matrix</w:t>
            </w:r>
            <w:commentRangeEnd w:id="140"/>
            <w:r>
              <w:rPr>
                <w:rStyle w:val="CommentReference"/>
              </w:rPr>
              <w:commentReference w:id="140"/>
            </w:r>
            <w:r>
              <w:t>)</w:t>
            </w:r>
            <w:ins w:id="141" w:author="Katharina Wellstein" w:date="2025-09-22T15:19:00Z" w16du:dateUtc="2025-09-22T05:19:00Z">
              <w:r>
                <w:t xml:space="preserve"> using t-tests</w:t>
              </w:r>
            </w:ins>
            <w:r>
              <w:t>.</w:t>
            </w:r>
          </w:p>
          <w:p w14:paraId="0642BBA3" w14:textId="33D596AF" w:rsidR="00BF277A" w:rsidRDefault="00BF277A" w:rsidP="002F528E"/>
        </w:tc>
      </w:tr>
      <w:tr w:rsidR="00BF277A" w14:paraId="304A1D6F" w14:textId="209834A8" w:rsidTr="00BF277A">
        <w:tc>
          <w:tcPr>
            <w:tcW w:w="2565" w:type="dxa"/>
            <w:tcPrChange w:id="142" w:author="Katharina Wellstein" w:date="2025-09-22T15:48:00Z" w16du:dateUtc="2025-09-22T05:48:00Z">
              <w:tcPr>
                <w:tcW w:w="2565" w:type="dxa"/>
              </w:tcPr>
            </w:tcPrChange>
          </w:tcPr>
          <w:p w14:paraId="2F5BD984" w14:textId="2410E5B2" w:rsidR="00BF277A" w:rsidRDefault="00BF277A" w:rsidP="002E3B52">
            <w:r>
              <w:t>Fractional Occupancy (FO)</w:t>
            </w:r>
          </w:p>
        </w:tc>
        <w:tc>
          <w:tcPr>
            <w:tcW w:w="8203" w:type="dxa"/>
            <w:tcPrChange w:id="143" w:author="Katharina Wellstein" w:date="2025-09-22T15:48:00Z" w16du:dateUtc="2025-09-22T05:48:00Z">
              <w:tcPr>
                <w:tcW w:w="8203" w:type="dxa"/>
              </w:tcPr>
            </w:tcPrChange>
          </w:tcPr>
          <w:p w14:paraId="652F54F6" w14:textId="1503DA48" w:rsidR="00BF277A" w:rsidRPr="00833A27" w:rsidRDefault="00BF277A" w:rsidP="00833A27">
            <w:pPr>
              <w:rPr>
                <w:ins w:id="144" w:author="Katharina Wellstein" w:date="2025-09-22T15:22:00Z" w16du:dateUtc="2025-09-22T05:22:00Z"/>
                <w:b/>
                <w:bCs/>
                <w:color w:val="000000" w:themeColor="text1"/>
              </w:rPr>
            </w:pPr>
            <w:ins w:id="145" w:author="Katharina Wellstein" w:date="2025-09-22T15:23:00Z" w16du:dateUtc="2025-09-22T05:23:00Z">
              <w:r w:rsidRPr="00833A27">
                <w:rPr>
                  <w:b/>
                  <w:bCs/>
                  <w:color w:val="000000" w:themeColor="text1"/>
                </w:rPr>
                <w:t xml:space="preserve">H4: </w:t>
              </w:r>
            </w:ins>
            <w:ins w:id="146" w:author="Katharina Wellstein" w:date="2025-09-22T15:22:00Z" w16du:dateUtc="2025-09-22T05:22:00Z">
              <w:r w:rsidRPr="00833A27">
                <w:rPr>
                  <w:b/>
                  <w:bCs/>
                  <w:color w:val="000000" w:themeColor="text1"/>
                </w:rPr>
                <w:t>There is significant correlation between FO and video segments.</w:t>
              </w:r>
            </w:ins>
          </w:p>
          <w:p w14:paraId="04B9679F" w14:textId="77777777" w:rsidR="00BF277A" w:rsidRPr="00833A27" w:rsidRDefault="00BF277A" w:rsidP="00833A27">
            <w:pPr>
              <w:rPr>
                <w:ins w:id="147" w:author="Katharina Wellstein" w:date="2025-09-22T15:22:00Z" w16du:dateUtc="2025-09-22T05:22:00Z"/>
                <w:color w:val="000000" w:themeColor="text1"/>
              </w:rPr>
            </w:pPr>
          </w:p>
          <w:p w14:paraId="39480443" w14:textId="5D08713E" w:rsidR="00BF277A" w:rsidRPr="0054741D" w:rsidRDefault="00BF277A" w:rsidP="00833A27">
            <w:pPr>
              <w:rPr>
                <w:color w:val="000000" w:themeColor="text1"/>
              </w:rPr>
            </w:pPr>
            <w:del w:id="148" w:author="Katharina Wellstein" w:date="2025-09-22T15:26:00Z" w16du:dateUtc="2025-09-22T05:26:00Z">
              <w:r w:rsidRPr="00833A27" w:rsidDel="00696AD6">
                <w:rPr>
                  <w:color w:val="000000" w:themeColor="text1"/>
                </w:rPr>
                <w:delText xml:space="preserve">Correlation with video: </w:delText>
              </w:r>
            </w:del>
            <w:commentRangeStart w:id="149"/>
            <w:commentRangeStart w:id="150"/>
            <w:del w:id="151" w:author="Katharina Wellstein" w:date="2025-09-22T14:54:00Z" w16du:dateUtc="2025-09-22T04:54:00Z">
              <w:r w:rsidRPr="00833A27" w:rsidDel="007F1EA4">
                <w:rPr>
                  <w:color w:val="000000" w:themeColor="text1"/>
                </w:rPr>
                <w:delText xml:space="preserve">Pool all data together. </w:delText>
              </w:r>
            </w:del>
            <w:r w:rsidRPr="00833A27">
              <w:rPr>
                <w:color w:val="000000" w:themeColor="text1"/>
              </w:rPr>
              <w:t xml:space="preserve">Temporally segment data according to video annotations. Calculate FO of each HN for each segment. </w:t>
            </w:r>
            <w:r w:rsidRPr="00833A27">
              <w:rPr>
                <w:b/>
                <w:bCs/>
                <w:color w:val="000000" w:themeColor="text1"/>
              </w:rPr>
              <w:t>Chi-square test of independence</w:t>
            </w:r>
            <w:r w:rsidRPr="00833A27">
              <w:rPr>
                <w:color w:val="000000" w:themeColor="text1"/>
              </w:rPr>
              <w:t xml:space="preserve"> for FO of each HN for each segment, between segments.</w:t>
            </w:r>
            <w:commentRangeEnd w:id="149"/>
            <w:r w:rsidRPr="0099002B">
              <w:rPr>
                <w:rStyle w:val="CommentReference"/>
                <w:color w:val="000000" w:themeColor="text1"/>
              </w:rPr>
              <w:commentReference w:id="149"/>
            </w:r>
            <w:commentRangeEnd w:id="150"/>
            <w:r w:rsidRPr="0099002B">
              <w:rPr>
                <w:rStyle w:val="CommentReference"/>
                <w:color w:val="000000" w:themeColor="text1"/>
              </w:rPr>
              <w:commentReference w:id="150"/>
            </w:r>
            <w:r w:rsidRPr="0054741D">
              <w:rPr>
                <w:color w:val="000000" w:themeColor="text1"/>
              </w:rPr>
              <w:t xml:space="preserve"> </w:t>
            </w:r>
            <w:commentRangeStart w:id="152"/>
            <w:r w:rsidRPr="0054741D">
              <w:rPr>
                <w:color w:val="000000" w:themeColor="text1"/>
              </w:rPr>
              <w:t xml:space="preserve">(# HN x # segments) </w:t>
            </w:r>
            <w:commentRangeEnd w:id="152"/>
            <w:r>
              <w:rPr>
                <w:rStyle w:val="CommentReference"/>
              </w:rPr>
              <w:commentReference w:id="152"/>
            </w:r>
            <w:r w:rsidRPr="0054741D">
              <w:rPr>
                <w:color w:val="000000" w:themeColor="text1"/>
              </w:rPr>
              <w:t xml:space="preserve">Calculate </w:t>
            </w:r>
            <w:r w:rsidRPr="0054741D">
              <w:rPr>
                <w:b/>
                <w:bCs/>
                <w:color w:val="000000" w:themeColor="text1"/>
              </w:rPr>
              <w:t>Cramer’s V</w:t>
            </w:r>
            <w:r w:rsidRPr="0054741D">
              <w:rPr>
                <w:color w:val="000000" w:themeColor="text1"/>
              </w:rPr>
              <w:t xml:space="preserve"> for significant associations. </w:t>
            </w:r>
          </w:p>
          <w:p w14:paraId="6B03CCBC" w14:textId="77777777" w:rsidR="00BF277A" w:rsidRDefault="00BF277A" w:rsidP="00AC2A26">
            <w:pPr>
              <w:rPr>
                <w:ins w:id="153" w:author="Katharina Wellstein" w:date="2025-09-22T15:32:00Z" w16du:dateUtc="2025-09-22T05:32:00Z"/>
              </w:rPr>
            </w:pPr>
          </w:p>
          <w:p w14:paraId="3B060125" w14:textId="77777777" w:rsidR="00BF277A" w:rsidRPr="0054741D" w:rsidRDefault="00BF277A" w:rsidP="0054741D">
            <w:pPr>
              <w:rPr>
                <w:ins w:id="154" w:author="Katharina Wellstein" w:date="2025-09-22T15:32:00Z" w16du:dateUtc="2025-09-22T05:32:00Z"/>
                <w:b/>
                <w:bCs/>
                <w:color w:val="000000" w:themeColor="text1"/>
              </w:rPr>
            </w:pPr>
            <w:ins w:id="155" w:author="Katharina Wellstein" w:date="2025-09-22T15:32:00Z" w16du:dateUtc="2025-09-22T05:32:00Z">
              <w:r w:rsidRPr="0054741D">
                <w:rPr>
                  <w:b/>
                  <w:bCs/>
                </w:rPr>
                <w:t xml:space="preserve">H5: </w:t>
              </w:r>
              <w:r w:rsidRPr="0054741D">
                <w:rPr>
                  <w:b/>
                  <w:bCs/>
                  <w:color w:val="000000" w:themeColor="text1"/>
                </w:rPr>
                <w:t>There is significant difference in FO of each HN between clinical</w:t>
              </w:r>
              <w:r w:rsidRPr="0054741D">
                <w:rPr>
                  <w:b/>
                  <w:bCs/>
                  <w:color w:val="000000" w:themeColor="text1"/>
                </w:rPr>
                <w:t xml:space="preserve"> </w:t>
              </w:r>
              <w:r w:rsidRPr="0054741D">
                <w:rPr>
                  <w:b/>
                  <w:bCs/>
                  <w:color w:val="000000" w:themeColor="text1"/>
                </w:rPr>
                <w:t>and control groups.</w:t>
              </w:r>
            </w:ins>
          </w:p>
          <w:p w14:paraId="415D8D8F" w14:textId="7066C98C" w:rsidR="00BF277A" w:rsidRDefault="00BF277A" w:rsidP="00AC2A26"/>
          <w:p w14:paraId="22C603DF" w14:textId="3AD0C330" w:rsidR="00BF277A" w:rsidDel="0054741D" w:rsidRDefault="00BF277A" w:rsidP="0054741D">
            <w:pPr>
              <w:rPr>
                <w:del w:id="156" w:author="Katharina Wellstein" w:date="2025-09-22T15:35:00Z" w16du:dateUtc="2025-09-22T05:35:00Z"/>
                <w:i/>
                <w:iCs/>
              </w:rPr>
            </w:pPr>
            <w:del w:id="157" w:author="Katharina Wellstein" w:date="2025-09-22T15:33:00Z" w16du:dateUtc="2025-09-22T05:33:00Z">
              <w:r w:rsidRPr="0054741D" w:rsidDel="00833A27">
                <w:rPr>
                  <w:highlight w:val="yellow"/>
                </w:rPr>
                <w:delText xml:space="preserve">Difference between </w:delText>
              </w:r>
            </w:del>
            <w:del w:id="158" w:author="Katharina Wellstein" w:date="2025-09-22T14:52:00Z" w16du:dateUtc="2025-09-22T04:52:00Z">
              <w:r w:rsidRPr="0054741D" w:rsidDel="00661074">
                <w:rPr>
                  <w:highlight w:val="yellow"/>
                </w:rPr>
                <w:delText xml:space="preserve">experimental </w:delText>
              </w:r>
            </w:del>
            <w:del w:id="159" w:author="Katharina Wellstein" w:date="2025-09-22T15:33:00Z" w16du:dateUtc="2025-09-22T05:33:00Z">
              <w:r w:rsidRPr="0054741D" w:rsidDel="00833A27">
                <w:rPr>
                  <w:highlight w:val="yellow"/>
                </w:rPr>
                <w:delText xml:space="preserve">vs control: </w:delText>
              </w:r>
            </w:del>
            <w:r w:rsidRPr="0054741D">
              <w:rPr>
                <w:highlight w:val="yellow"/>
              </w:rPr>
              <w:t>Take the</w:t>
            </w:r>
            <w:del w:id="160" w:author="Katharina Wellstein" w:date="2025-09-22T15:33:00Z" w16du:dateUtc="2025-09-22T05:33:00Z">
              <w:r w:rsidRPr="0054741D" w:rsidDel="00833A27">
                <w:rPr>
                  <w:highlight w:val="yellow"/>
                </w:rPr>
                <w:delText xml:space="preserve"> same</w:delText>
              </w:r>
            </w:del>
            <w:r w:rsidRPr="0054741D">
              <w:rPr>
                <w:highlight w:val="yellow"/>
              </w:rPr>
              <w:t xml:space="preserve"> segment</w:t>
            </w:r>
            <w:ins w:id="161" w:author="Katharina Wellstein" w:date="2025-09-22T15:33:00Z" w16du:dateUtc="2025-09-22T05:33:00Z">
              <w:r w:rsidRPr="0054741D">
                <w:rPr>
                  <w:highlight w:val="yellow"/>
                </w:rPr>
                <w:t>ed data</w:t>
              </w:r>
            </w:ins>
            <w:del w:id="162" w:author="Katharina Wellstein" w:date="2025-09-22T15:33:00Z" w16du:dateUtc="2025-09-22T05:33:00Z">
              <w:r w:rsidRPr="0054741D" w:rsidDel="00833A27">
                <w:rPr>
                  <w:highlight w:val="yellow"/>
                </w:rPr>
                <w:delText>s</w:delText>
              </w:r>
            </w:del>
            <w:ins w:id="163" w:author="Katharina Wellstein" w:date="2025-09-22T15:33:00Z" w16du:dateUtc="2025-09-22T05:33:00Z">
              <w:r w:rsidRPr="0054741D">
                <w:rPr>
                  <w:highlight w:val="yellow"/>
                </w:rPr>
                <w:t xml:space="preserve"> and </w:t>
              </w:r>
            </w:ins>
            <w:del w:id="164" w:author="Katharina Wellstein" w:date="2025-09-22T15:33:00Z" w16du:dateUtc="2025-09-22T05:33:00Z">
              <w:r w:rsidRPr="0054741D" w:rsidDel="00833A27">
                <w:rPr>
                  <w:highlight w:val="yellow"/>
                </w:rPr>
                <w:delText xml:space="preserve">, split data into </w:delText>
              </w:r>
            </w:del>
            <w:del w:id="165" w:author="Katharina Wellstein" w:date="2025-09-22T14:53:00Z" w16du:dateUtc="2025-09-22T04:53:00Z">
              <w:r w:rsidRPr="0054741D" w:rsidDel="007F1EA4">
                <w:rPr>
                  <w:highlight w:val="yellow"/>
                </w:rPr>
                <w:delText xml:space="preserve">experimental </w:delText>
              </w:r>
            </w:del>
            <w:del w:id="166" w:author="Katharina Wellstein" w:date="2025-09-22T15:33:00Z" w16du:dateUtc="2025-09-22T05:33:00Z">
              <w:r w:rsidRPr="0054741D" w:rsidDel="00833A27">
                <w:rPr>
                  <w:highlight w:val="yellow"/>
                </w:rPr>
                <w:delText xml:space="preserve">and control groups. </w:delText>
              </w:r>
            </w:del>
            <w:ins w:id="167" w:author="Katharina Wellstein" w:date="2025-09-22T15:33:00Z" w16du:dateUtc="2025-09-22T05:33:00Z">
              <w:r w:rsidRPr="0054741D">
                <w:rPr>
                  <w:highlight w:val="yellow"/>
                </w:rPr>
                <w:t>c</w:t>
              </w:r>
            </w:ins>
            <w:del w:id="168" w:author="Katharina Wellstein" w:date="2025-09-22T15:33:00Z" w16du:dateUtc="2025-09-22T05:33:00Z">
              <w:r w:rsidRPr="0054741D" w:rsidDel="00833A27">
                <w:rPr>
                  <w:highlight w:val="yellow"/>
                </w:rPr>
                <w:delText>C</w:delText>
              </w:r>
            </w:del>
            <w:r w:rsidRPr="0054741D">
              <w:rPr>
                <w:highlight w:val="yellow"/>
              </w:rPr>
              <w:t xml:space="preserve">alculate FO of each HN for each segment within each group. Conduct </w:t>
            </w:r>
            <w:r w:rsidRPr="0054741D">
              <w:rPr>
                <w:b/>
                <w:bCs/>
                <w:highlight w:val="yellow"/>
              </w:rPr>
              <w:t>MANOVA</w:t>
            </w:r>
            <w:del w:id="169" w:author="Katharina Wellstein" w:date="2025-09-22T15:34:00Z" w16du:dateUtc="2025-09-22T05:34:00Z">
              <w:r w:rsidRPr="0054741D" w:rsidDel="00833A27">
                <w:rPr>
                  <w:b/>
                  <w:bCs/>
                  <w:highlight w:val="yellow"/>
                </w:rPr>
                <w:delText xml:space="preserve"> </w:delText>
              </w:r>
              <w:r w:rsidRPr="0054741D" w:rsidDel="00833A27">
                <w:rPr>
                  <w:highlight w:val="yellow"/>
                </w:rPr>
                <w:delText xml:space="preserve">(use </w:delText>
              </w:r>
              <w:r w:rsidRPr="0054741D" w:rsidDel="00833A27">
                <w:rPr>
                  <w:b/>
                  <w:bCs/>
                  <w:highlight w:val="yellow"/>
                </w:rPr>
                <w:delText>Benjamin-Hoghberg FDR procedure</w:delText>
              </w:r>
              <w:r w:rsidRPr="0054741D" w:rsidDel="00833A27">
                <w:rPr>
                  <w:highlight w:val="yellow"/>
                </w:rPr>
                <w:delText>, alpha = 0.05</w:delText>
              </w:r>
              <w:commentRangeStart w:id="170"/>
              <w:commentRangeStart w:id="171"/>
              <w:r w:rsidRPr="0054741D" w:rsidDel="00833A27">
                <w:rPr>
                  <w:highlight w:val="yellow"/>
                </w:rPr>
                <w:delText>)</w:delText>
              </w:r>
            </w:del>
            <w:r w:rsidRPr="0054741D">
              <w:rPr>
                <w:highlight w:val="yellow"/>
              </w:rPr>
              <w:t xml:space="preserve">. </w:t>
            </w:r>
            <w:ins w:id="172" w:author="Katharina Wellstein" w:date="2025-09-22T15:34:00Z" w16du:dateUtc="2025-09-22T05:34:00Z">
              <w:r w:rsidRPr="0054741D">
                <w:rPr>
                  <w:highlight w:val="yellow"/>
                </w:rPr>
                <w:t xml:space="preserve">If a significant effect </w:t>
              </w:r>
            </w:ins>
            <w:del w:id="173" w:author="Katharina Wellstein" w:date="2025-09-22T15:34:00Z" w16du:dateUtc="2025-09-22T05:34:00Z">
              <w:r w:rsidRPr="0054741D" w:rsidDel="00833A27">
                <w:rPr>
                  <w:highlight w:val="yellow"/>
                </w:rPr>
                <w:delText>If significance</w:delText>
              </w:r>
            </w:del>
            <w:ins w:id="174" w:author="Katharina Wellstein" w:date="2025-09-22T15:34:00Z" w16du:dateUtc="2025-09-22T05:34:00Z">
              <w:r w:rsidRPr="0054741D">
                <w:rPr>
                  <w:highlight w:val="yellow"/>
                </w:rPr>
                <w:t>is</w:t>
              </w:r>
            </w:ins>
            <w:r w:rsidRPr="0054741D">
              <w:rPr>
                <w:highlight w:val="yellow"/>
              </w:rPr>
              <w:t xml:space="preserve"> found</w:t>
            </w:r>
            <w:del w:id="175" w:author="Katharina Wellstein" w:date="2025-09-22T15:34:00Z" w16du:dateUtc="2025-09-22T05:34:00Z">
              <w:r w:rsidRPr="0054741D" w:rsidDel="00833A27">
                <w:rPr>
                  <w:highlight w:val="yellow"/>
                </w:rPr>
                <w:delText xml:space="preserve">, uses </w:delText>
              </w:r>
              <w:r w:rsidRPr="0054741D" w:rsidDel="00833A27">
                <w:rPr>
                  <w:b/>
                  <w:bCs/>
                  <w:highlight w:val="yellow"/>
                </w:rPr>
                <w:delText>state-specific test (t-test)</w:delText>
              </w:r>
              <w:r w:rsidRPr="0054741D" w:rsidDel="00833A27">
                <w:rPr>
                  <w:highlight w:val="yellow"/>
                </w:rPr>
                <w:delText xml:space="preserve"> to identify which states contribute to the difference (also apply BH FDR). </w:delText>
              </w:r>
              <w:commentRangeEnd w:id="170"/>
              <w:r w:rsidRPr="0099002B" w:rsidDel="00833A27">
                <w:rPr>
                  <w:rStyle w:val="CommentReference"/>
                  <w:highlight w:val="yellow"/>
                </w:rPr>
                <w:commentReference w:id="170"/>
              </w:r>
              <w:commentRangeEnd w:id="171"/>
              <w:r w:rsidDel="00833A27">
                <w:rPr>
                  <w:rStyle w:val="CommentReference"/>
                </w:rPr>
                <w:commentReference w:id="171"/>
              </w:r>
              <w:r w:rsidRPr="0054741D" w:rsidDel="00833A27">
                <w:rPr>
                  <w:i/>
                  <w:iCs/>
                  <w:highlight w:val="yellow"/>
                </w:rPr>
                <w:delText>Wald test? For non parametric data unlike ANOVA, where numbers are more categorical in nature (R toolbox). Comedy</w:delText>
              </w:r>
            </w:del>
            <w:ins w:id="176" w:author="Katharina Wellstein" w:date="2025-09-22T15:34:00Z" w16du:dateUtc="2025-09-22T05:34:00Z">
              <w:r w:rsidRPr="0054741D">
                <w:rPr>
                  <w:highlight w:val="yellow"/>
                </w:rPr>
                <w:t>interpret post-hoc t-tests</w:t>
              </w:r>
            </w:ins>
            <w:r w:rsidRPr="0054741D">
              <w:rPr>
                <w:i/>
                <w:iCs/>
                <w:highlight w:val="yellow"/>
              </w:rPr>
              <w:t>.</w:t>
            </w:r>
          </w:p>
          <w:p w14:paraId="187DC11D" w14:textId="77777777" w:rsidR="00BF277A" w:rsidRDefault="00BF277A" w:rsidP="0054741D">
            <w:pPr>
              <w:rPr>
                <w:ins w:id="177" w:author="Katharina Wellstein" w:date="2025-09-22T15:35:00Z" w16du:dateUtc="2025-09-22T05:35:00Z"/>
              </w:rPr>
            </w:pPr>
          </w:p>
          <w:p w14:paraId="224C62C9" w14:textId="73E23CB9" w:rsidR="00BF277A" w:rsidRPr="0054741D" w:rsidRDefault="00BF277A" w:rsidP="0054741D">
            <w:pPr>
              <w:rPr>
                <w:ins w:id="178" w:author="Katharina Wellstein" w:date="2025-09-22T15:35:00Z" w16du:dateUtc="2025-09-22T05:35:00Z"/>
                <w:b/>
                <w:bCs/>
                <w:color w:val="000000" w:themeColor="text1"/>
              </w:rPr>
            </w:pPr>
            <w:ins w:id="179" w:author="Katharina Wellstein" w:date="2025-09-22T15:35:00Z" w16du:dateUtc="2025-09-22T05:35:00Z">
              <w:r w:rsidRPr="0054741D">
                <w:rPr>
                  <w:b/>
                  <w:bCs/>
                  <w:color w:val="000000" w:themeColor="text1"/>
                </w:rPr>
                <w:lastRenderedPageBreak/>
                <w:t xml:space="preserve">H6: </w:t>
              </w:r>
              <w:r w:rsidRPr="0054741D">
                <w:rPr>
                  <w:b/>
                  <w:bCs/>
                  <w:color w:val="000000" w:themeColor="text1"/>
                </w:rPr>
                <w:t xml:space="preserve">There is significant difference in FO of each HN between </w:t>
              </w:r>
              <w:commentRangeStart w:id="180"/>
              <w:r w:rsidRPr="0054741D">
                <w:rPr>
                  <w:b/>
                  <w:bCs/>
                  <w:color w:val="000000" w:themeColor="text1"/>
                </w:rPr>
                <w:t>experimental</w:t>
              </w:r>
              <w:commentRangeEnd w:id="180"/>
              <w:r w:rsidRPr="0054741D">
                <w:rPr>
                  <w:rStyle w:val="CommentReference"/>
                  <w:b/>
                  <w:bCs/>
                </w:rPr>
                <w:commentReference w:id="180"/>
              </w:r>
              <w:r w:rsidRPr="0054741D">
                <w:rPr>
                  <w:b/>
                  <w:bCs/>
                  <w:color w:val="000000" w:themeColor="text1"/>
                </w:rPr>
                <w:t xml:space="preserve"> and control groups.</w:t>
              </w:r>
            </w:ins>
          </w:p>
          <w:p w14:paraId="67BED65C" w14:textId="77777777" w:rsidR="00BF277A" w:rsidRDefault="00BF277A" w:rsidP="0054741D">
            <w:pPr>
              <w:rPr>
                <w:ins w:id="181" w:author="Katharina Wellstein" w:date="2025-09-22T15:35:00Z" w16du:dateUtc="2025-09-22T05:35:00Z"/>
              </w:rPr>
            </w:pPr>
          </w:p>
          <w:p w14:paraId="71B46315" w14:textId="1D476D6B" w:rsidR="00BF277A" w:rsidRDefault="00BF277A" w:rsidP="0054741D">
            <w:r>
              <w:t xml:space="preserve">Do the same as 9. for </w:t>
            </w:r>
            <w:del w:id="182" w:author="Katharina Wellstein" w:date="2025-09-22T15:35:00Z" w16du:dateUtc="2025-09-22T05:35:00Z">
              <w:r w:rsidDel="0054741D">
                <w:delText xml:space="preserve">experimental </w:delText>
              </w:r>
            </w:del>
            <w:ins w:id="183" w:author="Katharina Wellstein" w:date="2025-09-22T15:35:00Z" w16du:dateUtc="2025-09-22T05:35:00Z">
              <w:r>
                <w:t>clinical</w:t>
              </w:r>
              <w:r>
                <w:t xml:space="preserve"> </w:t>
              </w:r>
            </w:ins>
            <w:r>
              <w:t>vs control group across whole unsegmented.</w:t>
            </w:r>
          </w:p>
        </w:tc>
      </w:tr>
      <w:tr w:rsidR="00BF277A" w14:paraId="765E1F45" w14:textId="5A6BF0DC" w:rsidTr="00BF277A">
        <w:tc>
          <w:tcPr>
            <w:tcW w:w="2565" w:type="dxa"/>
            <w:tcPrChange w:id="184" w:author="Katharina Wellstein" w:date="2025-09-22T15:48:00Z" w16du:dateUtc="2025-09-22T05:48:00Z">
              <w:tcPr>
                <w:tcW w:w="2565" w:type="dxa"/>
              </w:tcPr>
            </w:tcPrChange>
          </w:tcPr>
          <w:p w14:paraId="2657E818" w14:textId="163347C6" w:rsidR="00BF277A" w:rsidRDefault="00BF277A" w:rsidP="002E3B52">
            <w:r>
              <w:lastRenderedPageBreak/>
              <w:t>Viterbi Path</w:t>
            </w:r>
          </w:p>
        </w:tc>
        <w:tc>
          <w:tcPr>
            <w:tcW w:w="8203" w:type="dxa"/>
            <w:tcPrChange w:id="185" w:author="Katharina Wellstein" w:date="2025-09-22T15:48:00Z" w16du:dateUtc="2025-09-22T05:48:00Z">
              <w:tcPr>
                <w:tcW w:w="8203" w:type="dxa"/>
              </w:tcPr>
            </w:tcPrChange>
          </w:tcPr>
          <w:p w14:paraId="6E7C4171" w14:textId="507F9768" w:rsidR="00BF277A" w:rsidRPr="0054741D" w:rsidRDefault="00BF277A" w:rsidP="0054741D">
            <w:pPr>
              <w:rPr>
                <w:ins w:id="186" w:author="Katharina Wellstein" w:date="2025-09-22T15:38:00Z" w16du:dateUtc="2025-09-22T05:38:00Z"/>
                <w:b/>
                <w:bCs/>
              </w:rPr>
            </w:pPr>
            <w:ins w:id="187" w:author="Katharina Wellstein" w:date="2025-09-22T15:38:00Z" w16du:dateUtc="2025-09-22T05:38:00Z">
              <w:r w:rsidRPr="0054741D">
                <w:rPr>
                  <w:b/>
                  <w:bCs/>
                </w:rPr>
                <w:t xml:space="preserve">H7: </w:t>
              </w:r>
              <w:commentRangeStart w:id="188"/>
              <w:r w:rsidRPr="0054741D">
                <w:rPr>
                  <w:b/>
                  <w:bCs/>
                </w:rPr>
                <w:t>There is significant difference in Hamming distance between groups</w:t>
              </w:r>
            </w:ins>
          </w:p>
          <w:p w14:paraId="0DFDDEA9" w14:textId="2FE78237" w:rsidR="00BF277A" w:rsidRDefault="00BF277A" w:rsidP="0054741D">
            <w:pPr>
              <w:rPr>
                <w:ins w:id="189" w:author="Katharina Wellstein" w:date="2025-09-22T15:38:00Z" w16du:dateUtc="2025-09-22T05:38:00Z"/>
              </w:rPr>
            </w:pPr>
          </w:p>
          <w:p w14:paraId="1DA07CDA" w14:textId="61211E18" w:rsidR="00BF277A" w:rsidRDefault="00BF277A" w:rsidP="0054741D">
            <w:commentRangeStart w:id="190"/>
            <w:del w:id="191" w:author="Katharina Wellstein" w:date="2025-09-22T15:39:00Z" w16du:dateUtc="2025-09-22T05:39:00Z">
              <w:r w:rsidDel="0054741D">
                <w:delText xml:space="preserve">Inter-group differences via </w:delText>
              </w:r>
              <w:r w:rsidRPr="0054741D" w:rsidDel="0054741D">
                <w:rPr>
                  <w:b/>
                  <w:bCs/>
                </w:rPr>
                <w:delText>Permutation Testing</w:delText>
              </w:r>
              <w:r w:rsidDel="0054741D">
                <w:delText xml:space="preserve"> and </w:delText>
              </w:r>
              <w:r w:rsidRPr="0054741D" w:rsidDel="0054741D">
                <w:rPr>
                  <w:b/>
                  <w:bCs/>
                </w:rPr>
                <w:delText>Hamming distance</w:delText>
              </w:r>
              <w:r w:rsidDel="0054741D">
                <w:delText xml:space="preserve">: </w:delText>
              </w:r>
            </w:del>
            <w:r>
              <w:t xml:space="preserve">Get </w:t>
            </w:r>
            <w:r w:rsidRPr="0054741D">
              <w:t xml:space="preserve">mean and SD Hamming distance between </w:t>
            </w:r>
            <w:del w:id="192" w:author="Katharina Wellstein" w:date="2025-09-22T14:58:00Z" w16du:dateUtc="2025-09-22T04:58:00Z">
              <w:r w:rsidRPr="0054741D" w:rsidDel="007F1EA4">
                <w:rPr>
                  <w:rPrChange w:id="193" w:author="Katharina Wellstein" w:date="2025-09-22T15:39:00Z" w16du:dateUtc="2025-09-22T05:39:00Z">
                    <w:rPr>
                      <w:u w:val="single"/>
                    </w:rPr>
                  </w:rPrChange>
                </w:rPr>
                <w:delText xml:space="preserve">experimental </w:delText>
              </w:r>
            </w:del>
            <w:ins w:id="194" w:author="Katharina Wellstein" w:date="2025-09-22T14:58:00Z" w16du:dateUtc="2025-09-22T04:58:00Z">
              <w:r w:rsidRPr="0054741D">
                <w:rPr>
                  <w:rPrChange w:id="195" w:author="Katharina Wellstein" w:date="2025-09-22T15:39:00Z" w16du:dateUtc="2025-09-22T05:39:00Z">
                    <w:rPr>
                      <w:u w:val="single"/>
                    </w:rPr>
                  </w:rPrChange>
                </w:rPr>
                <w:t>clinical</w:t>
              </w:r>
              <w:r w:rsidRPr="0054741D">
                <w:rPr>
                  <w:rPrChange w:id="196" w:author="Katharina Wellstein" w:date="2025-09-22T15:39:00Z" w16du:dateUtc="2025-09-22T05:39:00Z">
                    <w:rPr>
                      <w:u w:val="single"/>
                    </w:rPr>
                  </w:rPrChange>
                </w:rPr>
                <w:t xml:space="preserve"> </w:t>
              </w:r>
            </w:ins>
            <w:r w:rsidRPr="0054741D">
              <w:rPr>
                <w:rPrChange w:id="197" w:author="Katharina Wellstein" w:date="2025-09-22T15:39:00Z" w16du:dateUtc="2025-09-22T05:39:00Z">
                  <w:rPr>
                    <w:u w:val="single"/>
                  </w:rPr>
                </w:rPrChange>
              </w:rPr>
              <w:t>and control group participants</w:t>
            </w:r>
            <w:r w:rsidRPr="0054741D">
              <w:t>. Recompute mean and SD Hamming distance for each random permutation out</w:t>
            </w:r>
            <w:r>
              <w:t xml:space="preserve"> of a total of 5000. </w:t>
            </w:r>
            <w:del w:id="198" w:author="Katharina Wellstein" w:date="2025-09-22T15:39:00Z" w16du:dateUtc="2025-09-22T05:39:00Z">
              <w:r w:rsidDel="0054741D">
                <w:delText xml:space="preserve">Calculate </w:delText>
              </w:r>
            </w:del>
            <w:ins w:id="199" w:author="Katharina Wellstein" w:date="2025-09-22T15:39:00Z" w16du:dateUtc="2025-09-22T05:39:00Z">
              <w:r>
                <w:t xml:space="preserve">Analyse using </w:t>
              </w:r>
            </w:ins>
            <w:del w:id="200" w:author="Katharina Wellstein" w:date="2025-09-22T15:39:00Z" w16du:dateUtc="2025-09-22T05:39:00Z">
              <w:r w:rsidDel="0054741D">
                <w:delText xml:space="preserve">p-value via </w:delText>
              </w:r>
            </w:del>
            <w:r>
              <w:t xml:space="preserve">t test. </w:t>
            </w:r>
            <w:commentRangeEnd w:id="190"/>
            <w:r>
              <w:rPr>
                <w:rStyle w:val="CommentReference"/>
              </w:rPr>
              <w:commentReference w:id="190"/>
            </w:r>
          </w:p>
          <w:p w14:paraId="78DB3D63" w14:textId="77777777" w:rsidR="00BF277A" w:rsidRDefault="00BF277A" w:rsidP="00AC2A26">
            <w:pPr>
              <w:rPr>
                <w:ins w:id="201" w:author="Katharina Wellstein" w:date="2025-09-22T15:39:00Z" w16du:dateUtc="2025-09-22T05:39:00Z"/>
              </w:rPr>
            </w:pPr>
          </w:p>
          <w:p w14:paraId="4E2C49E4" w14:textId="0FEBE666" w:rsidR="00BF277A" w:rsidRPr="0054741D" w:rsidRDefault="00BF277A" w:rsidP="00AC2A26">
            <w:pPr>
              <w:rPr>
                <w:b/>
                <w:bCs/>
              </w:rPr>
            </w:pPr>
            <w:ins w:id="202" w:author="Katharina Wellstein" w:date="2025-09-22T15:39:00Z" w16du:dateUtc="2025-09-22T05:39:00Z">
              <w:r w:rsidRPr="0054741D">
                <w:rPr>
                  <w:b/>
                  <w:bCs/>
                </w:rPr>
                <w:t>H</w:t>
              </w:r>
            </w:ins>
            <w:ins w:id="203" w:author="Katharina Wellstein" w:date="2025-09-22T15:41:00Z" w16du:dateUtc="2025-09-22T05:41:00Z">
              <w:r>
                <w:rPr>
                  <w:b/>
                  <w:bCs/>
                </w:rPr>
                <w:t>7</w:t>
              </w:r>
            </w:ins>
            <w:ins w:id="204" w:author="Katharina Wellstein" w:date="2025-09-22T15:39:00Z" w16du:dateUtc="2025-09-22T05:39:00Z">
              <w:r w:rsidRPr="0054741D">
                <w:rPr>
                  <w:b/>
                  <w:bCs/>
                </w:rPr>
                <w:t xml:space="preserve">: </w:t>
              </w:r>
              <w:r w:rsidRPr="0054741D">
                <w:rPr>
                  <w:b/>
                  <w:bCs/>
                </w:rPr>
                <w:t>There is significant difference in the mean and variation of Hamming distances between experimental and control groups</w:t>
              </w:r>
            </w:ins>
          </w:p>
          <w:p w14:paraId="156FA01C" w14:textId="04464558" w:rsidR="00BF277A" w:rsidRDefault="00BF277A" w:rsidP="0054741D">
            <w:r>
              <w:t>Intra-group variability</w:t>
            </w:r>
            <w:commentRangeStart w:id="205"/>
            <w:r>
              <w:t xml:space="preserve">: Compute pairwise Hamming distances between all sequences </w:t>
            </w:r>
            <w:r w:rsidRPr="0054741D">
              <w:rPr>
                <w:u w:val="single"/>
              </w:rPr>
              <w:t>within each group</w:t>
            </w:r>
            <w:r>
              <w:t>. Find Mean and SD of</w:t>
            </w:r>
            <w:ins w:id="206" w:author="Katharina Wellstein" w:date="2025-09-22T14:58:00Z" w16du:dateUtc="2025-09-22T04:58:00Z">
              <w:r>
                <w:t xml:space="preserve"> </w:t>
              </w:r>
            </w:ins>
            <w:del w:id="207" w:author="Katharina Wellstein" w:date="2025-09-22T14:58:00Z" w16du:dateUtc="2025-09-22T04:58:00Z">
              <w:r w:rsidDel="007F1EA4">
                <w:delText xml:space="preserve"> experimental</w:delText>
              </w:r>
            </w:del>
            <w:ins w:id="208" w:author="Katharina Wellstein" w:date="2025-09-22T14:58:00Z" w16du:dateUtc="2025-09-22T04:58:00Z">
              <w:r>
                <w:t>clinical</w:t>
              </w:r>
            </w:ins>
            <w:r>
              <w:t xml:space="preserve"> vs control groups. Do t test/Welch’s t test for significance of difference in Mean. Do F test for significance of difference in Variance.</w:t>
            </w:r>
            <w:commentRangeEnd w:id="205"/>
            <w:r>
              <w:rPr>
                <w:rStyle w:val="CommentReference"/>
              </w:rPr>
              <w:commentReference w:id="205"/>
            </w:r>
            <w:commentRangeEnd w:id="188"/>
            <w:r>
              <w:rPr>
                <w:rStyle w:val="CommentReference"/>
              </w:rPr>
              <w:commentReference w:id="188"/>
            </w:r>
          </w:p>
        </w:tc>
      </w:tr>
      <w:tr w:rsidR="00BF277A" w14:paraId="211EDDEF" w14:textId="0A9B7B49" w:rsidTr="00BF277A">
        <w:tc>
          <w:tcPr>
            <w:tcW w:w="2565" w:type="dxa"/>
            <w:tcPrChange w:id="209" w:author="Katharina Wellstein" w:date="2025-09-22T15:48:00Z" w16du:dateUtc="2025-09-22T05:48:00Z">
              <w:tcPr>
                <w:tcW w:w="2565" w:type="dxa"/>
              </w:tcPr>
            </w:tcPrChange>
          </w:tcPr>
          <w:p w14:paraId="09FC6D92" w14:textId="27753A1F" w:rsidR="00BF277A" w:rsidRDefault="00BF277A" w:rsidP="002E3B52">
            <w:r>
              <w:t>Switching Rates (SR)</w:t>
            </w:r>
          </w:p>
        </w:tc>
        <w:tc>
          <w:tcPr>
            <w:tcW w:w="8203" w:type="dxa"/>
            <w:tcPrChange w:id="210" w:author="Katharina Wellstein" w:date="2025-09-22T15:48:00Z" w16du:dateUtc="2025-09-22T05:48:00Z">
              <w:tcPr>
                <w:tcW w:w="8203" w:type="dxa"/>
              </w:tcPr>
            </w:tcPrChange>
          </w:tcPr>
          <w:p w14:paraId="7DCD64E7" w14:textId="7192A672" w:rsidR="00BF277A" w:rsidRPr="0054741D" w:rsidRDefault="00BF277A" w:rsidP="0054741D">
            <w:pPr>
              <w:rPr>
                <w:ins w:id="211" w:author="Katharina Wellstein" w:date="2025-09-22T15:41:00Z" w16du:dateUtc="2025-09-22T05:41:00Z"/>
                <w:b/>
                <w:bCs/>
                <w:highlight w:val="yellow"/>
                <w:rPrChange w:id="212" w:author="Katharina Wellstein" w:date="2025-09-22T15:42:00Z" w16du:dateUtc="2025-09-22T05:42:00Z">
                  <w:rPr>
                    <w:ins w:id="213" w:author="Katharina Wellstein" w:date="2025-09-22T15:41:00Z" w16du:dateUtc="2025-09-22T05:41:00Z"/>
                    <w:highlight w:val="yellow"/>
                  </w:rPr>
                </w:rPrChange>
              </w:rPr>
              <w:pPrChange w:id="214" w:author="Katharina Wellstein" w:date="2025-09-22T15:41:00Z" w16du:dateUtc="2025-09-22T05:41:00Z">
                <w:pPr>
                  <w:pStyle w:val="ListParagraph"/>
                  <w:numPr>
                    <w:numId w:val="10"/>
                  </w:numPr>
                  <w:ind w:hanging="360"/>
                </w:pPr>
              </w:pPrChange>
            </w:pPr>
            <w:commentRangeStart w:id="215"/>
            <w:ins w:id="216" w:author="Katharina Wellstein" w:date="2025-09-22T15:41:00Z" w16du:dateUtc="2025-09-22T05:41:00Z">
              <w:r w:rsidRPr="0054741D">
                <w:rPr>
                  <w:b/>
                  <w:bCs/>
                  <w:rPrChange w:id="217" w:author="Katharina Wellstein" w:date="2025-09-22T15:42:00Z" w16du:dateUtc="2025-09-22T05:42:00Z">
                    <w:rPr/>
                  </w:rPrChange>
                </w:rPr>
                <w:t xml:space="preserve">H8: </w:t>
              </w:r>
              <w:r w:rsidRPr="0054741D">
                <w:rPr>
                  <w:b/>
                  <w:bCs/>
                  <w:rPrChange w:id="218" w:author="Katharina Wellstein" w:date="2025-09-22T15:42:00Z" w16du:dateUtc="2025-09-22T05:42:00Z">
                    <w:rPr/>
                  </w:rPrChange>
                </w:rPr>
                <w:t>There is a significant difference between mean and switching rates between the two groups.</w:t>
              </w:r>
              <w:commentRangeEnd w:id="215"/>
              <w:r w:rsidRPr="0054741D">
                <w:rPr>
                  <w:rStyle w:val="CommentReference"/>
                  <w:b/>
                  <w:bCs/>
                  <w:rPrChange w:id="219" w:author="Katharina Wellstein" w:date="2025-09-22T15:42:00Z" w16du:dateUtc="2025-09-22T05:42:00Z">
                    <w:rPr>
                      <w:rStyle w:val="CommentReference"/>
                    </w:rPr>
                  </w:rPrChange>
                </w:rPr>
                <w:commentReference w:id="215"/>
              </w:r>
            </w:ins>
          </w:p>
          <w:p w14:paraId="5CEBA601" w14:textId="77777777" w:rsidR="00BF277A" w:rsidRDefault="00BF277A" w:rsidP="0054741D">
            <w:pPr>
              <w:rPr>
                <w:ins w:id="220" w:author="Katharina Wellstein" w:date="2025-09-22T15:42:00Z" w16du:dateUtc="2025-09-22T05:42:00Z"/>
                <w:highlight w:val="yellow"/>
              </w:rPr>
            </w:pPr>
          </w:p>
          <w:p w14:paraId="6B32C02B" w14:textId="2F39FA04" w:rsidR="00BF277A" w:rsidRDefault="00BF277A" w:rsidP="0054741D">
            <w:pPr>
              <w:rPr>
                <w:ins w:id="221" w:author="Katharina Wellstein" w:date="2025-09-22T15:42:00Z" w16du:dateUtc="2025-09-22T05:42:00Z"/>
                <w:highlight w:val="yellow"/>
              </w:rPr>
            </w:pPr>
            <w:r w:rsidRPr="0054741D">
              <w:rPr>
                <w:highlight w:val="yellow"/>
              </w:rPr>
              <w:t>Perform t</w:t>
            </w:r>
            <w:ins w:id="222" w:author="Katharina Wellstein" w:date="2025-09-22T14:58:00Z" w16du:dateUtc="2025-09-22T04:58:00Z">
              <w:r w:rsidRPr="0054741D">
                <w:rPr>
                  <w:highlight w:val="yellow"/>
                </w:rPr>
                <w:t>-</w:t>
              </w:r>
            </w:ins>
            <w:r w:rsidRPr="0054741D">
              <w:rPr>
                <w:highlight w:val="yellow"/>
              </w:rPr>
              <w:t>test</w:t>
            </w:r>
            <w:ins w:id="223" w:author="Katharina Wellstein" w:date="2025-09-22T15:42:00Z" w16du:dateUtc="2025-09-22T05:42:00Z">
              <w:r>
                <w:rPr>
                  <w:highlight w:val="yellow"/>
                </w:rPr>
                <w:t xml:space="preserve"> on SRs</w:t>
              </w:r>
            </w:ins>
            <w:r w:rsidRPr="0054741D">
              <w:rPr>
                <w:highlight w:val="yellow"/>
              </w:rPr>
              <w:t xml:space="preserve"> between </w:t>
            </w:r>
            <w:del w:id="224" w:author="Katharina Wellstein" w:date="2025-09-22T14:58:00Z" w16du:dateUtc="2025-09-22T04:58:00Z">
              <w:r w:rsidRPr="0054741D" w:rsidDel="007F1EA4">
                <w:rPr>
                  <w:highlight w:val="yellow"/>
                </w:rPr>
                <w:delText xml:space="preserve">experimental </w:delText>
              </w:r>
            </w:del>
            <w:ins w:id="225" w:author="Katharina Wellstein" w:date="2025-09-22T14:58:00Z" w16du:dateUtc="2025-09-22T04:58:00Z">
              <w:r w:rsidRPr="0054741D">
                <w:rPr>
                  <w:highlight w:val="yellow"/>
                </w:rPr>
                <w:t>clinical</w:t>
              </w:r>
              <w:r w:rsidRPr="0054741D">
                <w:rPr>
                  <w:highlight w:val="yellow"/>
                </w:rPr>
                <w:t xml:space="preserve"> </w:t>
              </w:r>
            </w:ins>
            <w:r w:rsidRPr="0054741D">
              <w:rPr>
                <w:highlight w:val="yellow"/>
              </w:rPr>
              <w:t>vs control groups.</w:t>
            </w:r>
          </w:p>
          <w:p w14:paraId="64CEA03E" w14:textId="77777777" w:rsidR="00BF277A" w:rsidRDefault="00BF277A" w:rsidP="0054741D">
            <w:pPr>
              <w:rPr>
                <w:ins w:id="226" w:author="Katharina Wellstein" w:date="2025-09-22T15:42:00Z" w16du:dateUtc="2025-09-22T05:42:00Z"/>
                <w:highlight w:val="yellow"/>
              </w:rPr>
            </w:pPr>
          </w:p>
          <w:p w14:paraId="734B64F0" w14:textId="0D29799C" w:rsidR="00BF277A" w:rsidRPr="0054741D" w:rsidRDefault="00BF277A" w:rsidP="0054741D">
            <w:pPr>
              <w:rPr>
                <w:b/>
                <w:bCs/>
                <w:highlight w:val="yellow"/>
                <w:rPrChange w:id="227" w:author="Katharina Wellstein" w:date="2025-09-22T15:42:00Z" w16du:dateUtc="2025-09-22T05:42:00Z">
                  <w:rPr>
                    <w:highlight w:val="yellow"/>
                  </w:rPr>
                </w:rPrChange>
              </w:rPr>
              <w:pPrChange w:id="228" w:author="Katharina Wellstein" w:date="2025-09-22T15:42:00Z" w16du:dateUtc="2025-09-22T05:42:00Z">
                <w:pPr>
                  <w:pStyle w:val="ListParagraph"/>
                  <w:numPr>
                    <w:numId w:val="10"/>
                  </w:numPr>
                  <w:ind w:hanging="360"/>
                </w:pPr>
              </w:pPrChange>
            </w:pPr>
            <w:ins w:id="229" w:author="Katharina Wellstein" w:date="2025-09-22T15:42:00Z" w16du:dateUtc="2025-09-22T05:42:00Z">
              <w:r w:rsidRPr="0054741D">
                <w:rPr>
                  <w:b/>
                  <w:bCs/>
                  <w:rPrChange w:id="230" w:author="Katharina Wellstein" w:date="2025-09-22T15:42:00Z" w16du:dateUtc="2025-09-22T05:42:00Z">
                    <w:rPr/>
                  </w:rPrChange>
                </w:rPr>
                <w:t xml:space="preserve">H9: </w:t>
              </w:r>
              <w:r w:rsidRPr="0054741D">
                <w:rPr>
                  <w:b/>
                  <w:bCs/>
                  <w:rPrChange w:id="231" w:author="Katharina Wellstein" w:date="2025-09-22T15:42:00Z" w16du:dateUtc="2025-09-22T05:42:00Z">
                    <w:rPr/>
                  </w:rPrChange>
                </w:rPr>
                <w:t>There is a significant correlation between switching rates and higher scores.</w:t>
              </w:r>
            </w:ins>
          </w:p>
          <w:p w14:paraId="34043981" w14:textId="1EC10588" w:rsidR="00BF277A" w:rsidRPr="0054741D" w:rsidRDefault="00BF277A" w:rsidP="0054741D">
            <w:pPr>
              <w:rPr>
                <w:highlight w:val="yellow"/>
              </w:rPr>
              <w:pPrChange w:id="232" w:author="Katharina Wellstein" w:date="2025-09-22T15:42:00Z" w16du:dateUtc="2025-09-22T05:42:00Z">
                <w:pPr>
                  <w:pStyle w:val="ListParagraph"/>
                  <w:numPr>
                    <w:numId w:val="10"/>
                  </w:numPr>
                  <w:ind w:hanging="360"/>
                </w:pPr>
              </w:pPrChange>
            </w:pPr>
            <w:r w:rsidRPr="0054741D">
              <w:rPr>
                <w:highlight w:val="yellow"/>
              </w:rPr>
              <w:t xml:space="preserve">For </w:t>
            </w:r>
            <w:del w:id="233" w:author="Katharina Wellstein" w:date="2025-09-22T14:58:00Z" w16du:dateUtc="2025-09-22T04:58:00Z">
              <w:r w:rsidRPr="0054741D" w:rsidDel="007F1EA4">
                <w:rPr>
                  <w:highlight w:val="yellow"/>
                </w:rPr>
                <w:delText xml:space="preserve">experimental </w:delText>
              </w:r>
            </w:del>
            <w:ins w:id="234" w:author="Katharina Wellstein" w:date="2025-09-22T14:58:00Z" w16du:dateUtc="2025-09-22T04:58:00Z">
              <w:r w:rsidRPr="0054741D">
                <w:rPr>
                  <w:highlight w:val="yellow"/>
                </w:rPr>
                <w:t>clinical</w:t>
              </w:r>
              <w:r w:rsidRPr="0054741D">
                <w:rPr>
                  <w:highlight w:val="yellow"/>
                </w:rPr>
                <w:t xml:space="preserve"> </w:t>
              </w:r>
            </w:ins>
            <w:r w:rsidRPr="0054741D">
              <w:rPr>
                <w:highlight w:val="yellow"/>
              </w:rPr>
              <w:t>group, calculate Pearson’s correlation coefficient between SR and PANSS, HDRS, CGI-S AND SOFAS</w:t>
            </w:r>
          </w:p>
        </w:tc>
      </w:tr>
      <w:tr w:rsidR="00BF277A" w14:paraId="7A068FD9" w14:textId="32842C89" w:rsidTr="00BF277A">
        <w:tc>
          <w:tcPr>
            <w:tcW w:w="2565" w:type="dxa"/>
            <w:tcPrChange w:id="235" w:author="Katharina Wellstein" w:date="2025-09-22T15:48:00Z" w16du:dateUtc="2025-09-22T05:48:00Z">
              <w:tcPr>
                <w:tcW w:w="2565" w:type="dxa"/>
              </w:tcPr>
            </w:tcPrChange>
          </w:tcPr>
          <w:p w14:paraId="5C9A4736" w14:textId="1B3BD99E" w:rsidR="00BF277A" w:rsidRDefault="00BF277A" w:rsidP="00917ACD">
            <w:pPr>
              <w:rPr>
                <w:color w:val="000000" w:themeColor="text1"/>
              </w:rPr>
            </w:pPr>
            <w:del w:id="236" w:author="Katharina Wellstein" w:date="2025-09-22T15:44:00Z" w16du:dateUtc="2025-09-22T05:44:00Z">
              <w:r w:rsidRPr="008265C8" w:rsidDel="0054741D">
                <w:rPr>
                  <w:color w:val="000000" w:themeColor="text1"/>
                </w:rPr>
                <w:delText>Heart Rate</w:delText>
              </w:r>
            </w:del>
            <w:ins w:id="237" w:author="Katharina Wellstein" w:date="2025-09-22T15:44:00Z" w16du:dateUtc="2025-09-22T05:44:00Z">
              <w:r>
                <w:rPr>
                  <w:color w:val="000000" w:themeColor="text1"/>
                </w:rPr>
                <w:t>Cardiac measures</w:t>
              </w:r>
            </w:ins>
          </w:p>
          <w:p w14:paraId="69F5CE16" w14:textId="77777777" w:rsidR="00BF277A" w:rsidRDefault="00BF277A" w:rsidP="00917ACD">
            <w:pPr>
              <w:rPr>
                <w:color w:val="000000" w:themeColor="text1"/>
              </w:rPr>
            </w:pPr>
          </w:p>
          <w:p w14:paraId="6E3C0719" w14:textId="77777777" w:rsidR="00BF277A" w:rsidRDefault="00BF277A" w:rsidP="00917ACD">
            <w:pPr>
              <w:rPr>
                <w:color w:val="000000" w:themeColor="text1"/>
              </w:rPr>
            </w:pPr>
            <w:r w:rsidRPr="00B32914">
              <w:rPr>
                <w:color w:val="000000" w:themeColor="text1"/>
                <w:highlight w:val="yellow"/>
              </w:rPr>
              <w:t>Can also look at amplitude</w:t>
            </w:r>
            <w:r>
              <w:rPr>
                <w:color w:val="000000" w:themeColor="text1"/>
              </w:rPr>
              <w:t xml:space="preserve"> (max and min, arbitrary number, </w:t>
            </w:r>
            <w:r>
              <w:rPr>
                <w:color w:val="000000" w:themeColor="text1"/>
              </w:rPr>
              <w:lastRenderedPageBreak/>
              <w:t>how much blood is rushing in the finger) – difference, can measure change based on baseline</w:t>
            </w:r>
          </w:p>
          <w:p w14:paraId="03F342EC" w14:textId="77777777" w:rsidR="00BF277A" w:rsidRDefault="00BF277A" w:rsidP="00917ACD"/>
          <w:p w14:paraId="727FE356" w14:textId="2115976E" w:rsidR="00BF277A" w:rsidRDefault="00BF277A" w:rsidP="00917ACD">
            <w:r>
              <w:t>Pulse oximeter outputs 0 – 1 volts (1 max intensity, 0 nothing); box converts that into a 12 bit number</w:t>
            </w:r>
          </w:p>
        </w:tc>
        <w:tc>
          <w:tcPr>
            <w:tcW w:w="8203" w:type="dxa"/>
            <w:tcPrChange w:id="238" w:author="Katharina Wellstein" w:date="2025-09-22T15:48:00Z" w16du:dateUtc="2025-09-22T05:48:00Z">
              <w:tcPr>
                <w:tcW w:w="8203" w:type="dxa"/>
              </w:tcPr>
            </w:tcPrChange>
          </w:tcPr>
          <w:p w14:paraId="0ABEDF59" w14:textId="4A3F1F5E" w:rsidR="00BF277A" w:rsidRPr="00BF277A" w:rsidRDefault="00BF277A" w:rsidP="0054741D">
            <w:pPr>
              <w:rPr>
                <w:ins w:id="239" w:author="Katharina Wellstein" w:date="2025-09-22T15:43:00Z" w16du:dateUtc="2025-09-22T05:43:00Z"/>
                <w:b/>
                <w:bCs/>
                <w:rPrChange w:id="240" w:author="Katharina Wellstein" w:date="2025-09-22T15:45:00Z" w16du:dateUtc="2025-09-22T05:45:00Z">
                  <w:rPr>
                    <w:ins w:id="241" w:author="Katharina Wellstein" w:date="2025-09-22T15:43:00Z" w16du:dateUtc="2025-09-22T05:43:00Z"/>
                  </w:rPr>
                </w:rPrChange>
              </w:rPr>
            </w:pPr>
            <w:ins w:id="242" w:author="Katharina Wellstein" w:date="2025-09-22T15:45:00Z" w16du:dateUtc="2025-09-22T05:45:00Z">
              <w:r w:rsidRPr="00BF277A">
                <w:rPr>
                  <w:b/>
                  <w:bCs/>
                  <w:rPrChange w:id="243" w:author="Katharina Wellstein" w:date="2025-09-22T15:45:00Z" w16du:dateUtc="2025-09-22T05:45:00Z">
                    <w:rPr/>
                  </w:rPrChange>
                </w:rPr>
                <w:lastRenderedPageBreak/>
                <w:t xml:space="preserve">H10: </w:t>
              </w:r>
            </w:ins>
            <w:ins w:id="244" w:author="Katharina Wellstein" w:date="2025-09-22T15:43:00Z" w16du:dateUtc="2025-09-22T05:43:00Z">
              <w:r w:rsidRPr="00BF277A">
                <w:rPr>
                  <w:b/>
                  <w:bCs/>
                  <w:rPrChange w:id="245" w:author="Katharina Wellstein" w:date="2025-09-22T15:45:00Z" w16du:dateUtc="2025-09-22T05:45:00Z">
                    <w:rPr/>
                  </w:rPrChange>
                </w:rPr>
                <w:t xml:space="preserve">There is a significant difference in </w:t>
              </w:r>
            </w:ins>
            <w:ins w:id="246" w:author="Katharina Wellstein" w:date="2025-09-22T15:46:00Z" w16du:dateUtc="2025-09-22T05:46:00Z">
              <w:r>
                <w:rPr>
                  <w:b/>
                  <w:bCs/>
                </w:rPr>
                <w:t xml:space="preserve">cardiac response </w:t>
              </w:r>
            </w:ins>
            <w:ins w:id="247" w:author="Katharina Wellstein" w:date="2025-09-22T15:43:00Z" w16du:dateUtc="2025-09-22T05:43:00Z">
              <w:r w:rsidRPr="00BF277A">
                <w:rPr>
                  <w:b/>
                  <w:bCs/>
                  <w:rPrChange w:id="248" w:author="Katharina Wellstein" w:date="2025-09-22T15:45:00Z" w16du:dateUtc="2025-09-22T05:45:00Z">
                    <w:rPr/>
                  </w:rPrChange>
                </w:rPr>
                <w:t>between mean and experimental groups</w:t>
              </w:r>
            </w:ins>
          </w:p>
          <w:p w14:paraId="1BE71402" w14:textId="77777777" w:rsidR="00BF277A" w:rsidRDefault="00BF277A" w:rsidP="0054741D">
            <w:pPr>
              <w:rPr>
                <w:ins w:id="249" w:author="Katharina Wellstein" w:date="2025-09-22T15:43:00Z" w16du:dateUtc="2025-09-22T05:43:00Z"/>
              </w:rPr>
            </w:pPr>
          </w:p>
          <w:p w14:paraId="2745711B" w14:textId="200218A1" w:rsidR="00BF277A" w:rsidDel="0054741D" w:rsidRDefault="00BF277A" w:rsidP="00BF277A">
            <w:pPr>
              <w:rPr>
                <w:del w:id="250" w:author="Katharina Wellstein" w:date="2025-09-22T15:44:00Z" w16du:dateUtc="2025-09-22T05:44:00Z"/>
              </w:rPr>
              <w:pPrChange w:id="251" w:author="Katharina Wellstein" w:date="2025-09-22T15:45:00Z" w16du:dateUtc="2025-09-22T05:45:00Z">
                <w:pPr>
                  <w:pStyle w:val="ListParagraph"/>
                  <w:numPr>
                    <w:numId w:val="6"/>
                  </w:numPr>
                  <w:ind w:left="360" w:hanging="360"/>
                </w:pPr>
              </w:pPrChange>
            </w:pPr>
            <w:del w:id="252" w:author="Katharina Wellstein" w:date="2025-09-22T15:44:00Z" w16du:dateUtc="2025-09-22T05:44:00Z">
              <w:r w:rsidDel="0054741D">
                <w:delText xml:space="preserve">Find mean and variance of HR for </w:delText>
              </w:r>
            </w:del>
            <w:del w:id="253" w:author="Katharina Wellstein" w:date="2025-09-22T14:58:00Z" w16du:dateUtc="2025-09-22T04:58:00Z">
              <w:r w:rsidDel="007F1EA4">
                <w:delText xml:space="preserve">experimental </w:delText>
              </w:r>
            </w:del>
            <w:del w:id="254" w:author="Katharina Wellstein" w:date="2025-09-22T15:44:00Z" w16du:dateUtc="2025-09-22T05:44:00Z">
              <w:r w:rsidDel="0054741D">
                <w:delText>vs control groups, divided by:</w:delText>
              </w:r>
            </w:del>
          </w:p>
          <w:p w14:paraId="2E10BC98" w14:textId="41268FC2" w:rsidR="00BF277A" w:rsidDel="0054741D" w:rsidRDefault="00BF277A" w:rsidP="00BF277A">
            <w:pPr>
              <w:rPr>
                <w:del w:id="255" w:author="Katharina Wellstein" w:date="2025-09-22T15:44:00Z" w16du:dateUtc="2025-09-22T05:44:00Z"/>
              </w:rPr>
              <w:pPrChange w:id="256" w:author="Katharina Wellstein" w:date="2025-09-22T15:45:00Z" w16du:dateUtc="2025-09-22T05:45:00Z">
                <w:pPr>
                  <w:pStyle w:val="ListParagraph"/>
                  <w:numPr>
                    <w:numId w:val="3"/>
                  </w:numPr>
                  <w:ind w:hanging="360"/>
                </w:pPr>
              </w:pPrChange>
            </w:pPr>
            <w:del w:id="257" w:author="Katharina Wellstein" w:date="2025-09-22T15:44:00Z" w16du:dateUtc="2025-09-22T05:44:00Z">
              <w:r w:rsidDel="0054741D">
                <w:delText>Segments</w:delText>
              </w:r>
            </w:del>
          </w:p>
          <w:p w14:paraId="3E8816C9" w14:textId="1EFEB26A" w:rsidR="00BF277A" w:rsidRDefault="00BF277A" w:rsidP="00BF277A">
            <w:pPr>
              <w:pPrChange w:id="258" w:author="Katharina Wellstein" w:date="2025-09-22T15:45:00Z" w16du:dateUtc="2025-09-22T05:45:00Z">
                <w:pPr>
                  <w:pStyle w:val="ListParagraph"/>
                  <w:numPr>
                    <w:numId w:val="3"/>
                  </w:numPr>
                  <w:ind w:hanging="360"/>
                </w:pPr>
              </w:pPrChange>
            </w:pPr>
            <w:del w:id="259" w:author="Katharina Wellstein" w:date="2025-09-22T15:44:00Z" w16du:dateUtc="2025-09-22T05:44:00Z">
              <w:r w:rsidDel="0054741D">
                <w:delText>Whole video</w:delText>
              </w:r>
            </w:del>
            <w:ins w:id="260" w:author="Katharina Wellstein" w:date="2025-09-22T15:44:00Z" w16du:dateUtc="2025-09-22T05:44:00Z">
              <w:r>
                <w:t>Extract HR and PPG ampl</w:t>
              </w:r>
            </w:ins>
            <w:ins w:id="261" w:author="Katharina Wellstein" w:date="2025-09-22T15:45:00Z" w16du:dateUtc="2025-09-22T05:45:00Z">
              <w:r>
                <w:t>i</w:t>
              </w:r>
            </w:ins>
            <w:ins w:id="262" w:author="Katharina Wellstein" w:date="2025-09-22T15:44:00Z" w16du:dateUtc="2025-09-22T05:44:00Z">
              <w:r>
                <w:t>tudes for each segment</w:t>
              </w:r>
            </w:ins>
            <w:ins w:id="263" w:author="Katharina Wellstein" w:date="2025-09-22T15:45:00Z" w16du:dateUtc="2025-09-22T05:45:00Z">
              <w:r>
                <w:t xml:space="preserve"> a</w:t>
              </w:r>
            </w:ins>
            <w:ins w:id="264" w:author="Katharina Wellstein" w:date="2025-09-22T15:46:00Z" w16du:dateUtc="2025-09-22T05:46:00Z">
              <w:r>
                <w:t>n</w:t>
              </w:r>
            </w:ins>
            <w:ins w:id="265" w:author="Katharina Wellstein" w:date="2025-09-22T15:45:00Z" w16du:dateUtc="2025-09-22T05:45:00Z">
              <w:r>
                <w:t>d analyses difference between groups using t-tests.</w:t>
              </w:r>
            </w:ins>
          </w:p>
          <w:p w14:paraId="1522DF54" w14:textId="2337F2F6" w:rsidR="00BF277A" w:rsidRPr="008F0AC1" w:rsidRDefault="00BF277A" w:rsidP="00BF277A">
            <w:pPr>
              <w:rPr>
                <w:ins w:id="266" w:author="Katharina Wellstein" w:date="2025-09-22T15:46:00Z" w16du:dateUtc="2025-09-22T05:46:00Z"/>
                <w:b/>
                <w:bCs/>
              </w:rPr>
            </w:pPr>
            <w:ins w:id="267" w:author="Katharina Wellstein" w:date="2025-09-22T15:46:00Z" w16du:dateUtc="2025-09-22T05:46:00Z">
              <w:r w:rsidRPr="008F0AC1">
                <w:rPr>
                  <w:b/>
                  <w:bCs/>
                </w:rPr>
                <w:lastRenderedPageBreak/>
                <w:t xml:space="preserve">H10: There is a significant </w:t>
              </w:r>
              <w:r>
                <w:rPr>
                  <w:b/>
                  <w:bCs/>
                </w:rPr>
                <w:t xml:space="preserve">association between cardiac measures and </w:t>
              </w:r>
            </w:ins>
            <w:ins w:id="268" w:author="Katharina Wellstein" w:date="2025-09-22T15:47:00Z" w16du:dateUtc="2025-09-22T05:47:00Z">
              <w:r>
                <w:rPr>
                  <w:b/>
                  <w:bCs/>
                </w:rPr>
                <w:t xml:space="preserve">the different </w:t>
              </w:r>
              <w:commentRangeStart w:id="269"/>
              <w:r>
                <w:rPr>
                  <w:b/>
                  <w:bCs/>
                </w:rPr>
                <w:t>segments</w:t>
              </w:r>
              <w:commentRangeEnd w:id="269"/>
              <w:r>
                <w:rPr>
                  <w:rStyle w:val="CommentReference"/>
                </w:rPr>
                <w:commentReference w:id="269"/>
              </w:r>
              <w:r>
                <w:rPr>
                  <w:b/>
                  <w:bCs/>
                </w:rPr>
                <w:t xml:space="preserve"> in the video.</w:t>
              </w:r>
            </w:ins>
          </w:p>
          <w:p w14:paraId="55884D56" w14:textId="77777777" w:rsidR="00BF277A" w:rsidRDefault="00BF277A" w:rsidP="00BF277A">
            <w:pPr>
              <w:ind w:left="360" w:hanging="360"/>
            </w:pPr>
          </w:p>
          <w:p w14:paraId="2F415FD7" w14:textId="7B2660ED" w:rsidR="00BF277A" w:rsidRDefault="00BF277A" w:rsidP="00363272">
            <w:r>
              <w:t>18. Significant change in HR between segments, or at start compared to end of video? Is there change significantly different between experimental vs control?</w:t>
            </w:r>
          </w:p>
        </w:tc>
      </w:tr>
    </w:tbl>
    <w:p w14:paraId="50EA8C53" w14:textId="77777777" w:rsidR="00FC4580" w:rsidRDefault="00FC4580">
      <w:pPr>
        <w:sectPr w:rsidR="00FC4580"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22DC5199" w14:textId="77777777" w:rsidR="00466A16" w:rsidRPr="00466A16" w:rsidRDefault="00AB0315" w:rsidP="00466A16">
      <w:pPr>
        <w:pStyle w:val="EndNoteBibliography"/>
        <w:spacing w:after="0"/>
        <w:ind w:left="720" w:hanging="720"/>
        <w:rPr>
          <w:noProof/>
        </w:rPr>
      </w:pPr>
      <w:r>
        <w:fldChar w:fldCharType="begin"/>
      </w:r>
      <w:r>
        <w:instrText xml:space="preserve"> ADDIN EN.REFLIST </w:instrText>
      </w:r>
      <w:r>
        <w:fldChar w:fldCharType="separate"/>
      </w:r>
      <w:r w:rsidR="00466A16" w:rsidRPr="00466A16">
        <w:rPr>
          <w:noProof/>
        </w:rPr>
        <w:t xml:space="preserve">CHANG, L. J., YARKONI, T., KHAW, M. W. &amp; SANFEY, A. G. 2013. Decoding the role of the insula in human cognition: functional parcellation and large-scale reverse inference. </w:t>
      </w:r>
      <w:r w:rsidR="00466A16" w:rsidRPr="00466A16">
        <w:rPr>
          <w:i/>
          <w:noProof/>
        </w:rPr>
        <w:t>Cereb Cortex,</w:t>
      </w:r>
      <w:r w:rsidR="00466A16" w:rsidRPr="00466A16">
        <w:rPr>
          <w:noProof/>
        </w:rPr>
        <w:t xml:space="preserve"> 23</w:t>
      </w:r>
      <w:r w:rsidR="00466A16" w:rsidRPr="00466A16">
        <w:rPr>
          <w:b/>
          <w:noProof/>
        </w:rPr>
        <w:t>,</w:t>
      </w:r>
      <w:r w:rsidR="00466A16" w:rsidRPr="00466A16">
        <w:rPr>
          <w:noProof/>
        </w:rPr>
        <w:t xml:space="preserve"> 739-49.</w:t>
      </w:r>
    </w:p>
    <w:p w14:paraId="191008F4" w14:textId="77777777" w:rsidR="00466A16" w:rsidRPr="00466A16" w:rsidRDefault="00466A16" w:rsidP="00466A16">
      <w:pPr>
        <w:pStyle w:val="EndNoteBibliography"/>
        <w:ind w:left="720" w:hanging="720"/>
        <w:rPr>
          <w:noProof/>
        </w:rPr>
      </w:pPr>
      <w:r w:rsidRPr="00466A16">
        <w:rPr>
          <w:noProof/>
        </w:rPr>
        <w:t xml:space="preserve">MEER, J. N. V. D., BREAKSPEAR, M., CHANG, L. J., SONKUSARE, S. &amp; COCCHI, L. 2020. Movie viewing elicits rich and reliable brain state dynamics. </w:t>
      </w:r>
      <w:r w:rsidRPr="00466A16">
        <w:rPr>
          <w:i/>
          <w:noProof/>
        </w:rPr>
        <w:t>Nature communications,</w:t>
      </w:r>
      <w:r w:rsidRPr="00466A16">
        <w:rPr>
          <w:noProof/>
        </w:rPr>
        <w:t xml:space="preserve"> 11</w:t>
      </w:r>
      <w:r w:rsidRPr="00466A16">
        <w:rPr>
          <w:b/>
          <w:noProof/>
        </w:rPr>
        <w:t>,</w:t>
      </w:r>
      <w:r w:rsidRPr="00466A16">
        <w:rPr>
          <w:noProof/>
        </w:rPr>
        <w:t xml:space="preserve"> 5004.</w:t>
      </w:r>
    </w:p>
    <w:p w14:paraId="200ADE65" w14:textId="3C18A8C9"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8"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1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47" w:author="Judy Xiaotian Li" w:date="2025-08-20T10:45:00Z" w:initials="JL">
    <w:p w14:paraId="66BD2070" w14:textId="028A35A9"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48"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49"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50"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51" w:author="Katharina Wellstein" w:date="2025-09-22T14:27:00Z" w:initials="KW">
    <w:p w14:paraId="190AB948" w14:textId="4AF9821D" w:rsidR="00031F11" w:rsidRDefault="00031F11">
      <w:pPr>
        <w:pStyle w:val="CommentText"/>
      </w:pPr>
      <w:r>
        <w:rPr>
          <w:rStyle w:val="CommentReference"/>
        </w:rPr>
        <w:annotationRef/>
      </w:r>
      <w:r>
        <w:t>Who knows but I think so. Didn’t we come up with that with Bryan?</w:t>
      </w:r>
    </w:p>
  </w:comment>
  <w:comment w:id="52"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87" w:author="Judy Xiaotian Li" w:date="2025-08-20T18:41:00Z" w:initials="JL">
    <w:p w14:paraId="1ED3AED9" w14:textId="77777777" w:rsidR="00BF277A" w:rsidRDefault="00BF277A" w:rsidP="00B22F2C">
      <w:r>
        <w:rPr>
          <w:rStyle w:val="CommentReference"/>
        </w:rPr>
        <w:annotationRef/>
      </w:r>
      <w:r>
        <w:rPr>
          <w:sz w:val="20"/>
          <w:szCs w:val="20"/>
        </w:rPr>
        <w:t>also compare time spent in ambuous HSs between experimental and control groups</w:t>
      </w:r>
    </w:p>
  </w:comment>
  <w:comment w:id="88" w:author="Katharina Wellstein" w:date="2025-09-22T14:40:00Z" w:initials="KW">
    <w:p w14:paraId="2304F317" w14:textId="33F4EB2D" w:rsidR="00BF277A" w:rsidRDefault="00BF277A">
      <w:pPr>
        <w:pStyle w:val="CommentText"/>
      </w:pPr>
      <w:r>
        <w:rPr>
          <w:rStyle w:val="CommentReference"/>
        </w:rPr>
        <w:annotationRef/>
      </w:r>
      <w:r>
        <w:t>PANSS total, PANSS negative, PANSS positive?</w:t>
      </w:r>
    </w:p>
  </w:comment>
  <w:comment w:id="99" w:author="Judy Xiaotian Li" w:date="2025-08-20T11:57:00Z" w:initials="JL">
    <w:p w14:paraId="11E1629E" w14:textId="77777777" w:rsidR="00BF277A" w:rsidRDefault="00BF277A" w:rsidP="00EA5F30">
      <w:r>
        <w:rPr>
          <w:rStyle w:val="CommentReference"/>
        </w:rPr>
        <w:annotationRef/>
      </w:r>
      <w:r>
        <w:rPr>
          <w:sz w:val="20"/>
          <w:szCs w:val="20"/>
        </w:rPr>
        <w:t>- Is this too short to calculate a valid consistency?</w:t>
      </w:r>
    </w:p>
    <w:p w14:paraId="0E911088" w14:textId="77777777" w:rsidR="00BF277A" w:rsidRDefault="00BF277A" w:rsidP="00EA5F30">
      <w:r>
        <w:rPr>
          <w:sz w:val="20"/>
          <w:szCs w:val="20"/>
        </w:rPr>
        <w:t>- Justification for using sliding window vs Viterbi path?</w:t>
      </w:r>
    </w:p>
  </w:comment>
  <w:comment w:id="100" w:author="Judy Xiaotian Li" w:date="2025-08-20T12:04:00Z" w:initials="JL">
    <w:p w14:paraId="6E33EFAB" w14:textId="77777777" w:rsidR="00BF277A" w:rsidRDefault="00BF277A" w:rsidP="00EA5F30">
      <w:r>
        <w:rPr>
          <w:rStyle w:val="CommentReference"/>
        </w:rPr>
        <w:annotationRef/>
      </w:r>
      <w:r>
        <w:rPr>
          <w:sz w:val="20"/>
          <w:szCs w:val="20"/>
        </w:rPr>
        <w:t>Can also use hybrid approach - start with sliding windows to identify state shifts then examine these time points more closely to check for correspondence with video triggers</w:t>
      </w:r>
    </w:p>
  </w:comment>
  <w:comment w:id="110" w:author="Katharina Wellstein" w:date="2025-09-22T15:17:00Z" w:initials="KW">
    <w:p w14:paraId="39BD0D0F" w14:textId="60180160" w:rsidR="00BF277A" w:rsidRDefault="00BF277A">
      <w:pPr>
        <w:pStyle w:val="CommentText"/>
      </w:pPr>
      <w:r>
        <w:rPr>
          <w:rStyle w:val="CommentReference"/>
        </w:rPr>
        <w:annotationRef/>
      </w:r>
      <w:r>
        <w:t>What do you need that for?</w:t>
      </w:r>
    </w:p>
  </w:comment>
  <w:comment w:id="112" w:author="Judy Xiaotian Li" w:date="2025-08-20T12:01:00Z" w:initials="JL">
    <w:p w14:paraId="429DFD2F" w14:textId="77777777" w:rsidR="00BF277A" w:rsidRDefault="00BF277A" w:rsidP="00F40226">
      <w:r>
        <w:rPr>
          <w:rStyle w:val="CommentReference"/>
        </w:rPr>
        <w:annotationRef/>
      </w:r>
      <w:r>
        <w:rPr>
          <w:sz w:val="20"/>
          <w:szCs w:val="20"/>
        </w:rPr>
        <w:t>I made this up - is this a valid way to calculate consistency, or should I just use the Viterbi path and associated ratios.</w:t>
      </w:r>
    </w:p>
  </w:comment>
  <w:comment w:id="113" w:author="Judy Xiaotian Li" w:date="2025-08-20T18:47:00Z" w:initials="JL">
    <w:p w14:paraId="211B65D5" w14:textId="77777777" w:rsidR="00BF277A" w:rsidRDefault="00BF277A" w:rsidP="00B22F2C">
      <w:r>
        <w:rPr>
          <w:rStyle w:val="CommentReference"/>
        </w:rPr>
        <w:annotationRef/>
      </w:r>
      <w:r>
        <w:rPr>
          <w:sz w:val="20"/>
          <w:szCs w:val="20"/>
        </w:rPr>
        <w:t xml:space="preserve">Katharina to think about :) </w:t>
      </w:r>
    </w:p>
  </w:comment>
  <w:comment w:id="114" w:author="Katharina Wellstein" w:date="2025-09-22T14:50:00Z" w:initials="KW">
    <w:p w14:paraId="75D01C16" w14:textId="0F7E8A8F" w:rsidR="00BF277A" w:rsidRDefault="00BF277A">
      <w:pPr>
        <w:pStyle w:val="CommentText"/>
      </w:pPr>
      <w:r>
        <w:rPr>
          <w:rStyle w:val="CommentReference"/>
        </w:rPr>
        <w:annotationRef/>
      </w:r>
      <w:r>
        <w:t>I would not do too much and introduce to many further ways of fiddling with the data here and just use the FO or Viterbi path. Its ordinal data because you are basically counting how many participants express the state., so parametric tests needed</w:t>
      </w:r>
    </w:p>
  </w:comment>
  <w:comment w:id="132" w:author="Judy Xiaotian Li" w:date="2025-08-20T12:51:00Z" w:initials="JL">
    <w:p w14:paraId="2B3C750E" w14:textId="5A77470A" w:rsidR="00BF277A" w:rsidRDefault="00BF277A" w:rsidP="00466A16">
      <w:r>
        <w:rPr>
          <w:rStyle w:val="CommentReference"/>
        </w:rPr>
        <w:annotationRef/>
      </w:r>
      <w:r>
        <w:rPr>
          <w:sz w:val="20"/>
          <w:szCs w:val="20"/>
        </w:rPr>
        <w:t>Meer did this and also did the significantly different transition probabilities. Unsure where top 20% came from.</w:t>
      </w:r>
    </w:p>
  </w:comment>
  <w:comment w:id="133" w:author="Katharina Wellstein" w:date="2025-09-22T14:51:00Z" w:initials="KW">
    <w:p w14:paraId="16F535DC" w14:textId="599771BE" w:rsidR="00BF277A" w:rsidRDefault="00BF277A">
      <w:pPr>
        <w:pStyle w:val="CommentText"/>
      </w:pPr>
      <w:r>
        <w:rPr>
          <w:rStyle w:val="CommentReference"/>
        </w:rPr>
        <w:annotationRef/>
      </w:r>
      <w:r>
        <w:t>Lets use that as well, since they did it we can easily justify the number as in “similarly to vanMeer et al.”</w:t>
      </w:r>
    </w:p>
  </w:comment>
  <w:comment w:id="140" w:author="Katharina Wellstein" w:date="2025-09-22T15:26:00Z" w:initials="KW">
    <w:p w14:paraId="1A43FB85" w14:textId="57DA1D99" w:rsidR="00BF277A" w:rsidRDefault="00BF277A">
      <w:pPr>
        <w:pStyle w:val="CommentText"/>
      </w:pPr>
      <w:r>
        <w:rPr>
          <w:rStyle w:val="CommentReference"/>
        </w:rPr>
        <w:annotationRef/>
      </w:r>
      <w:r>
        <w:t>Are you sue you want to analyse ALL probabilities? You have to correct for multiple tests here as well….</w:t>
      </w:r>
    </w:p>
  </w:comment>
  <w:comment w:id="149" w:author="Judy Xiaotian Li" w:date="2025-08-20T12:59:00Z" w:initials="JL">
    <w:p w14:paraId="7EE4845A" w14:textId="77777777" w:rsidR="00BF277A" w:rsidRDefault="00BF277A" w:rsidP="00E90FE3">
      <w:r>
        <w:rPr>
          <w:rStyle w:val="CommentReference"/>
        </w:rPr>
        <w:annotationRef/>
      </w:r>
      <w:r>
        <w:rPr>
          <w:sz w:val="20"/>
          <w:szCs w:val="20"/>
        </w:rPr>
        <w:t>I made this up - does it make sense and is it valid?</w:t>
      </w:r>
    </w:p>
  </w:comment>
  <w:comment w:id="150" w:author="Judy Xiaotian Li" w:date="2025-08-20T19:01:00Z" w:initials="JL">
    <w:p w14:paraId="4333E4C6" w14:textId="77777777" w:rsidR="00BF277A" w:rsidRDefault="00BF277A" w:rsidP="00825D41">
      <w:r>
        <w:rPr>
          <w:rStyle w:val="CommentReference"/>
        </w:rPr>
        <w:annotationRef/>
      </w:r>
      <w:r>
        <w:rPr>
          <w:sz w:val="20"/>
          <w:szCs w:val="20"/>
        </w:rPr>
        <w:t xml:space="preserve">Katharina to review thank you :) </w:t>
      </w:r>
    </w:p>
  </w:comment>
  <w:comment w:id="152" w:author="Katharina Wellstein" w:date="2025-09-22T15:32:00Z" w:initials="KW">
    <w:p w14:paraId="31F85BB7" w14:textId="77777777" w:rsidR="00BF277A" w:rsidRDefault="00BF277A">
      <w:pPr>
        <w:pStyle w:val="CommentText"/>
      </w:pPr>
      <w:r>
        <w:rPr>
          <w:rStyle w:val="CommentReference"/>
        </w:rPr>
        <w:annotationRef/>
      </w:r>
      <w:r>
        <w:t>Same as above, really all of them?</w:t>
      </w:r>
    </w:p>
    <w:p w14:paraId="49B170D0" w14:textId="7A55A321" w:rsidR="00BF277A" w:rsidRDefault="00BF277A">
      <w:pPr>
        <w:pStyle w:val="CommentText"/>
      </w:pPr>
    </w:p>
  </w:comment>
  <w:comment w:id="170" w:author="Judy Xiaotian Li" w:date="2025-08-20T19:07:00Z" w:initials="JL">
    <w:p w14:paraId="51F7CE60" w14:textId="77777777" w:rsidR="00BF277A" w:rsidRDefault="00BF277A" w:rsidP="00170F2F">
      <w:r>
        <w:rPr>
          <w:rStyle w:val="CommentReference"/>
        </w:rPr>
        <w:annotationRef/>
      </w:r>
      <w:r>
        <w:rPr>
          <w:sz w:val="20"/>
          <w:szCs w:val="20"/>
        </w:rPr>
        <w:t>Instead of a second test, can do a post-hoc test within Bayesian MANOVA model</w:t>
      </w:r>
    </w:p>
  </w:comment>
  <w:comment w:id="171" w:author="Katharina Wellstein" w:date="2025-09-22T14:54:00Z" w:initials="KW">
    <w:p w14:paraId="578A4E04" w14:textId="35229076" w:rsidR="00BF277A" w:rsidRDefault="00BF277A">
      <w:pPr>
        <w:pStyle w:val="CommentText"/>
      </w:pPr>
      <w:r>
        <w:rPr>
          <w:rStyle w:val="CommentReference"/>
        </w:rPr>
        <w:annotationRef/>
      </w:r>
      <w:r>
        <w:t>Yes,iIf the MANOVA is significant we can use post-hoc t-tests that are part of the MANOVA analysis.</w:t>
      </w:r>
    </w:p>
  </w:comment>
  <w:comment w:id="180" w:author="Katharina Wellstein" w:date="2025-09-22T14:55:00Z" w:initials="KW">
    <w:p w14:paraId="6776751C" w14:textId="77777777" w:rsidR="00BF277A" w:rsidRDefault="00BF277A" w:rsidP="00833A27">
      <w:pPr>
        <w:pStyle w:val="CommentText"/>
      </w:pPr>
      <w:r>
        <w:rPr>
          <w:rStyle w:val="CommentReference"/>
        </w:rPr>
        <w:annotationRef/>
      </w:r>
      <w:r>
        <w:t>This is the same thing as 9.?</w:t>
      </w:r>
    </w:p>
  </w:comment>
  <w:comment w:id="190" w:author="Judy Xiaotian Li" w:date="2025-08-20T19:11:00Z" w:initials="JL">
    <w:p w14:paraId="783EEA65" w14:textId="77777777" w:rsidR="00BF277A" w:rsidRDefault="00BF277A" w:rsidP="00170F2F">
      <w:r>
        <w:rPr>
          <w:rStyle w:val="CommentReference"/>
        </w:rPr>
        <w:annotationRef/>
      </w:r>
      <w:r>
        <w:rPr>
          <w:sz w:val="20"/>
          <w:szCs w:val="20"/>
        </w:rPr>
        <w:t>Can do another ANOVA potentially?</w:t>
      </w:r>
    </w:p>
  </w:comment>
  <w:comment w:id="205" w:author="Judy Xiaotian Li" w:date="2025-08-20T19:14:00Z" w:initials="JL">
    <w:p w14:paraId="586FFE86" w14:textId="77777777" w:rsidR="00BF277A" w:rsidRDefault="00BF277A" w:rsidP="00363272">
      <w:r>
        <w:rPr>
          <w:rStyle w:val="CommentReference"/>
        </w:rPr>
        <w:annotationRef/>
      </w:r>
      <w:r>
        <w:rPr>
          <w:sz w:val="20"/>
          <w:szCs w:val="20"/>
        </w:rPr>
        <w:t>Katharina to kindly review :)</w:t>
      </w:r>
    </w:p>
  </w:comment>
  <w:comment w:id="188" w:author="Katharina Wellstein" w:date="2025-09-22T15:40:00Z" w:initials="KW">
    <w:p w14:paraId="25E3ECBD" w14:textId="7CA0C000" w:rsidR="00BF277A" w:rsidRDefault="00BF277A">
      <w:pPr>
        <w:pStyle w:val="CommentText"/>
      </w:pPr>
      <w:r>
        <w:rPr>
          <w:rStyle w:val="CommentReference"/>
        </w:rPr>
        <w:annotationRef/>
      </w:r>
      <w:r>
        <w:t>Decide for one of the two. This looks like double dipping.</w:t>
      </w:r>
    </w:p>
  </w:comment>
  <w:comment w:id="215" w:author="Katharina Wellstein" w:date="2025-09-22T15:41:00Z" w:initials="KW">
    <w:p w14:paraId="7590601A" w14:textId="3EC3C9D8" w:rsidR="00BF277A" w:rsidRDefault="00BF277A">
      <w:pPr>
        <w:pStyle w:val="CommentText"/>
      </w:pPr>
      <w:r>
        <w:rPr>
          <w:rStyle w:val="CommentReference"/>
        </w:rPr>
        <w:annotationRef/>
      </w:r>
    </w:p>
  </w:comment>
  <w:comment w:id="269" w:author="Katharina Wellstein" w:date="2025-09-22T15:47:00Z" w:initials="KW">
    <w:p w14:paraId="4F89167B" w14:textId="72D30658" w:rsidR="00BF277A" w:rsidRDefault="00BF277A">
      <w:pPr>
        <w:pStyle w:val="CommentText"/>
      </w:pPr>
      <w:r>
        <w:rPr>
          <w:rStyle w:val="CommentReference"/>
        </w:rPr>
        <w:annotationRef/>
      </w:r>
      <w:r>
        <w:t>Think about that one again. Do you want to just know if some segments elicit stroinger hysiological responses? Then just look at it in the control group. Or are you interested in the interaction between segment and group? Then this woul be a single analysis, i.e. a repeated measures ANCOV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66BD2070" w15:done="0"/>
  <w15:commentEx w15:paraId="364F12F3" w15:paraIdParent="66BD2070" w15:done="0"/>
  <w15:commentEx w15:paraId="59114D36" w15:paraIdParent="66BD2070" w15:done="0"/>
  <w15:commentEx w15:paraId="5B45521B" w15:done="0"/>
  <w15:commentEx w15:paraId="190AB948" w15:paraIdParent="5B45521B" w15:done="0"/>
  <w15:commentEx w15:paraId="26971EEB" w15:done="0"/>
  <w15:commentEx w15:paraId="1ED3AED9" w15:done="0"/>
  <w15:commentEx w15:paraId="2304F317" w15:paraIdParent="1ED3AED9" w15:done="0"/>
  <w15:commentEx w15:paraId="0E911088" w15:done="0"/>
  <w15:commentEx w15:paraId="6E33EFAB" w15:paraIdParent="0E911088" w15:done="0"/>
  <w15:commentEx w15:paraId="39BD0D0F" w15:done="0"/>
  <w15:commentEx w15:paraId="429DFD2F" w15:done="0"/>
  <w15:commentEx w15:paraId="211B65D5" w15:paraIdParent="429DFD2F" w15:done="0"/>
  <w15:commentEx w15:paraId="75D01C16" w15:paraIdParent="429DFD2F" w15:done="0"/>
  <w15:commentEx w15:paraId="2B3C750E" w15:done="0"/>
  <w15:commentEx w15:paraId="16F535DC" w15:paraIdParent="2B3C750E" w15:done="0"/>
  <w15:commentEx w15:paraId="1A43FB85" w15:done="0"/>
  <w15:commentEx w15:paraId="7EE4845A" w15:done="0"/>
  <w15:commentEx w15:paraId="4333E4C6" w15:paraIdParent="7EE4845A" w15:done="0"/>
  <w15:commentEx w15:paraId="49B170D0" w15:done="0"/>
  <w15:commentEx w15:paraId="51F7CE60" w15:done="0"/>
  <w15:commentEx w15:paraId="578A4E04" w15:paraIdParent="51F7CE60" w15:done="0"/>
  <w15:commentEx w15:paraId="6776751C" w15:done="0"/>
  <w15:commentEx w15:paraId="783EEA65" w15:done="0"/>
  <w15:commentEx w15:paraId="586FFE86" w15:done="0"/>
  <w15:commentEx w15:paraId="25E3ECBD" w15:done="0"/>
  <w15:commentEx w15:paraId="7590601A" w15:done="0"/>
  <w15:commentEx w15:paraId="4F8916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36660CD9" w16cex:dateUtc="2025-09-22T04:27:00Z"/>
  <w16cex:commentExtensible w16cex:durableId="25E96B5E" w16cex:dateUtc="2025-08-20T00:51:00Z"/>
  <w16cex:commentExtensible w16cex:durableId="0364FFAC" w16cex:dateUtc="2025-08-20T08:41:00Z"/>
  <w16cex:commentExtensible w16cex:durableId="4695F5E7" w16cex:dateUtc="2025-09-22T04:40:00Z"/>
  <w16cex:commentExtensible w16cex:durableId="4118530A" w16cex:dateUtc="2025-08-20T01:57:00Z"/>
  <w16cex:commentExtensible w16cex:durableId="3C8E84C1" w16cex:dateUtc="2025-08-20T02:04:00Z"/>
  <w16cex:commentExtensible w16cex:durableId="24B5EE88" w16cex:dateUtc="2025-09-22T05:17:00Z"/>
  <w16cex:commentExtensible w16cex:durableId="387A629C" w16cex:dateUtc="2025-08-20T02:01:00Z"/>
  <w16cex:commentExtensible w16cex:durableId="1E42D52D" w16cex:dateUtc="2025-08-20T08:47:00Z"/>
  <w16cex:commentExtensible w16cex:durableId="0C0129A0" w16cex:dateUtc="2025-09-22T04:50:00Z"/>
  <w16cex:commentExtensible w16cex:durableId="5F98E95C" w16cex:dateUtc="2025-08-20T02:51:00Z"/>
  <w16cex:commentExtensible w16cex:durableId="395CEC05" w16cex:dateUtc="2025-09-22T04:51:00Z"/>
  <w16cex:commentExtensible w16cex:durableId="221652BA" w16cex:dateUtc="2025-09-22T05:26:00Z"/>
  <w16cex:commentExtensible w16cex:durableId="48CEFC67" w16cex:dateUtc="2025-08-20T02:59:00Z"/>
  <w16cex:commentExtensible w16cex:durableId="67BB8B94" w16cex:dateUtc="2025-08-20T09:01:00Z"/>
  <w16cex:commentExtensible w16cex:durableId="670E4729" w16cex:dateUtc="2025-09-22T05:32:00Z"/>
  <w16cex:commentExtensible w16cex:durableId="16C04FC4" w16cex:dateUtc="2025-08-20T09:07:00Z"/>
  <w16cex:commentExtensible w16cex:durableId="47BF5025" w16cex:dateUtc="2025-09-22T04:54:00Z"/>
  <w16cex:commentExtensible w16cex:durableId="3D9B58AC" w16cex:dateUtc="2025-09-22T04:55:00Z"/>
  <w16cex:commentExtensible w16cex:durableId="3B0D5D79" w16cex:dateUtc="2025-08-20T09:11:00Z"/>
  <w16cex:commentExtensible w16cex:durableId="4C8FB41C" w16cex:dateUtc="2025-08-20T09:14:00Z"/>
  <w16cex:commentExtensible w16cex:durableId="6DC64D09" w16cex:dateUtc="2025-09-22T05:40:00Z"/>
  <w16cex:commentExtensible w16cex:durableId="6B68DB76" w16cex:dateUtc="2025-09-22T05:41:00Z"/>
  <w16cex:commentExtensible w16cex:durableId="7E19316A" w16cex:dateUtc="2025-09-22T0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66BD2070" w16cid:durableId="2F640D36"/>
  <w16cid:commentId w16cid:paraId="364F12F3" w16cid:durableId="7EC94EF4"/>
  <w16cid:commentId w16cid:paraId="59114D36" w16cid:durableId="28A7417D"/>
  <w16cid:commentId w16cid:paraId="5B45521B" w16cid:durableId="1A9CE67A"/>
  <w16cid:commentId w16cid:paraId="190AB948" w16cid:durableId="36660CD9"/>
  <w16cid:commentId w16cid:paraId="26971EEB" w16cid:durableId="25E96B5E"/>
  <w16cid:commentId w16cid:paraId="1ED3AED9" w16cid:durableId="0364FFAC"/>
  <w16cid:commentId w16cid:paraId="2304F317" w16cid:durableId="4695F5E7"/>
  <w16cid:commentId w16cid:paraId="0E911088" w16cid:durableId="4118530A"/>
  <w16cid:commentId w16cid:paraId="6E33EFAB" w16cid:durableId="3C8E84C1"/>
  <w16cid:commentId w16cid:paraId="39BD0D0F" w16cid:durableId="24B5EE88"/>
  <w16cid:commentId w16cid:paraId="429DFD2F" w16cid:durableId="387A629C"/>
  <w16cid:commentId w16cid:paraId="211B65D5" w16cid:durableId="1E42D52D"/>
  <w16cid:commentId w16cid:paraId="75D01C16" w16cid:durableId="0C0129A0"/>
  <w16cid:commentId w16cid:paraId="2B3C750E" w16cid:durableId="5F98E95C"/>
  <w16cid:commentId w16cid:paraId="16F535DC" w16cid:durableId="395CEC05"/>
  <w16cid:commentId w16cid:paraId="1A43FB85" w16cid:durableId="221652BA"/>
  <w16cid:commentId w16cid:paraId="7EE4845A" w16cid:durableId="48CEFC67"/>
  <w16cid:commentId w16cid:paraId="4333E4C6" w16cid:durableId="67BB8B94"/>
  <w16cid:commentId w16cid:paraId="49B170D0" w16cid:durableId="670E4729"/>
  <w16cid:commentId w16cid:paraId="51F7CE60" w16cid:durableId="16C04FC4"/>
  <w16cid:commentId w16cid:paraId="578A4E04" w16cid:durableId="47BF5025"/>
  <w16cid:commentId w16cid:paraId="6776751C" w16cid:durableId="3D9B58AC"/>
  <w16cid:commentId w16cid:paraId="783EEA65" w16cid:durableId="3B0D5D79"/>
  <w16cid:commentId w16cid:paraId="586FFE86" w16cid:durableId="4C8FB41C"/>
  <w16cid:commentId w16cid:paraId="25E3ECBD" w16cid:durableId="6DC64D09"/>
  <w16cid:commentId w16cid:paraId="7590601A" w16cid:durableId="6B68DB76"/>
  <w16cid:commentId w16cid:paraId="4F89167B" w16cid:durableId="7E1931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B784D"/>
    <w:multiLevelType w:val="hybridMultilevel"/>
    <w:tmpl w:val="08D42D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2E7A1E"/>
    <w:multiLevelType w:val="hybridMultilevel"/>
    <w:tmpl w:val="0F0EDA0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FF3BBC"/>
    <w:multiLevelType w:val="hybridMultilevel"/>
    <w:tmpl w:val="0F0E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1BC0923"/>
    <w:multiLevelType w:val="hybridMultilevel"/>
    <w:tmpl w:val="F5545A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89D6971"/>
    <w:multiLevelType w:val="hybridMultilevel"/>
    <w:tmpl w:val="B5AAB5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7"/>
  </w:num>
  <w:num w:numId="2" w16cid:durableId="1688362384">
    <w:abstractNumId w:val="0"/>
  </w:num>
  <w:num w:numId="3" w16cid:durableId="1429538613">
    <w:abstractNumId w:val="9"/>
  </w:num>
  <w:num w:numId="4" w16cid:durableId="1800612962">
    <w:abstractNumId w:val="5"/>
  </w:num>
  <w:num w:numId="5" w16cid:durableId="1175921693">
    <w:abstractNumId w:val="3"/>
  </w:num>
  <w:num w:numId="6" w16cid:durableId="1230075898">
    <w:abstractNumId w:val="10"/>
  </w:num>
  <w:num w:numId="7" w16cid:durableId="1865902923">
    <w:abstractNumId w:val="8"/>
  </w:num>
  <w:num w:numId="8" w16cid:durableId="1985574095">
    <w:abstractNumId w:val="1"/>
  </w:num>
  <w:num w:numId="9" w16cid:durableId="1818762858">
    <w:abstractNumId w:val="4"/>
  </w:num>
  <w:num w:numId="10" w16cid:durableId="632758793">
    <w:abstractNumId w:val="2"/>
  </w:num>
  <w:num w:numId="11" w16cid:durableId="64528234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harina Wellstein">
    <w15:presenceInfo w15:providerId="AD" w15:userId="S::katharina.wellstein@bwi.ch::9b0857f3-aa68-4398-9200-2383d37e41d8"/>
  </w15:person>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39&lt;/item&gt;&lt;/record-ids&gt;&lt;/item&gt;&lt;/Libraries&gt;"/>
  </w:docVars>
  <w:rsids>
    <w:rsidRoot w:val="002E3B52"/>
    <w:rsid w:val="00010AD8"/>
    <w:rsid w:val="00010E9E"/>
    <w:rsid w:val="000116A1"/>
    <w:rsid w:val="00014165"/>
    <w:rsid w:val="00024906"/>
    <w:rsid w:val="00024EFC"/>
    <w:rsid w:val="00030794"/>
    <w:rsid w:val="00031F11"/>
    <w:rsid w:val="00031F31"/>
    <w:rsid w:val="00033611"/>
    <w:rsid w:val="00036780"/>
    <w:rsid w:val="00040A77"/>
    <w:rsid w:val="00040BBA"/>
    <w:rsid w:val="00045A3F"/>
    <w:rsid w:val="0006179D"/>
    <w:rsid w:val="00063654"/>
    <w:rsid w:val="0007301B"/>
    <w:rsid w:val="00083F32"/>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6AF8"/>
    <w:rsid w:val="003900BB"/>
    <w:rsid w:val="00391832"/>
    <w:rsid w:val="003938C7"/>
    <w:rsid w:val="003A07A1"/>
    <w:rsid w:val="003B1332"/>
    <w:rsid w:val="003B27C3"/>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49A6"/>
    <w:rsid w:val="005274A9"/>
    <w:rsid w:val="0053715C"/>
    <w:rsid w:val="0054017C"/>
    <w:rsid w:val="0054741D"/>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1074"/>
    <w:rsid w:val="006652F4"/>
    <w:rsid w:val="00672079"/>
    <w:rsid w:val="00673DE5"/>
    <w:rsid w:val="006840E9"/>
    <w:rsid w:val="00685031"/>
    <w:rsid w:val="00685261"/>
    <w:rsid w:val="00690BCA"/>
    <w:rsid w:val="00692E16"/>
    <w:rsid w:val="00694FF2"/>
    <w:rsid w:val="00696AD6"/>
    <w:rsid w:val="006A7CE7"/>
    <w:rsid w:val="006B356D"/>
    <w:rsid w:val="006B5016"/>
    <w:rsid w:val="006B5C14"/>
    <w:rsid w:val="006C3426"/>
    <w:rsid w:val="006D1133"/>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7C0C"/>
    <w:rsid w:val="007B081B"/>
    <w:rsid w:val="007B22A5"/>
    <w:rsid w:val="007B355B"/>
    <w:rsid w:val="007D1946"/>
    <w:rsid w:val="007D4724"/>
    <w:rsid w:val="007E4207"/>
    <w:rsid w:val="007E6713"/>
    <w:rsid w:val="007F17F0"/>
    <w:rsid w:val="007F1EA4"/>
    <w:rsid w:val="007F4261"/>
    <w:rsid w:val="007F489A"/>
    <w:rsid w:val="007F654C"/>
    <w:rsid w:val="00802A79"/>
    <w:rsid w:val="00804386"/>
    <w:rsid w:val="00804956"/>
    <w:rsid w:val="00810D12"/>
    <w:rsid w:val="00824470"/>
    <w:rsid w:val="00824CE8"/>
    <w:rsid w:val="00825D41"/>
    <w:rsid w:val="008265C8"/>
    <w:rsid w:val="00831932"/>
    <w:rsid w:val="00833A11"/>
    <w:rsid w:val="00833A27"/>
    <w:rsid w:val="00842FEC"/>
    <w:rsid w:val="00852DE3"/>
    <w:rsid w:val="00891BBF"/>
    <w:rsid w:val="008A09E8"/>
    <w:rsid w:val="008A4B38"/>
    <w:rsid w:val="008A55E6"/>
    <w:rsid w:val="008A6A48"/>
    <w:rsid w:val="008B10A1"/>
    <w:rsid w:val="008B1DFF"/>
    <w:rsid w:val="008C2117"/>
    <w:rsid w:val="008C3541"/>
    <w:rsid w:val="008D138B"/>
    <w:rsid w:val="008E03FD"/>
    <w:rsid w:val="008E6FB7"/>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553F"/>
    <w:rsid w:val="00B26BDE"/>
    <w:rsid w:val="00B278A2"/>
    <w:rsid w:val="00B32914"/>
    <w:rsid w:val="00B3413E"/>
    <w:rsid w:val="00B34409"/>
    <w:rsid w:val="00B36D5F"/>
    <w:rsid w:val="00B4137B"/>
    <w:rsid w:val="00B50848"/>
    <w:rsid w:val="00B55152"/>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277A"/>
    <w:rsid w:val="00BF6FC6"/>
    <w:rsid w:val="00C00510"/>
    <w:rsid w:val="00C074A4"/>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6545"/>
    <w:rsid w:val="00E6485A"/>
    <w:rsid w:val="00E77CBE"/>
    <w:rsid w:val="00E860C6"/>
    <w:rsid w:val="00E86E9A"/>
    <w:rsid w:val="00E90FE3"/>
    <w:rsid w:val="00E91A26"/>
    <w:rsid w:val="00EA5F30"/>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70701"/>
    <w:rsid w:val="00F8008C"/>
    <w:rsid w:val="00F80482"/>
    <w:rsid w:val="00F84951"/>
    <w:rsid w:val="00F85A38"/>
    <w:rsid w:val="00F8696F"/>
    <w:rsid w:val="00F96F92"/>
    <w:rsid w:val="00F9779B"/>
    <w:rsid w:val="00FA069A"/>
    <w:rsid w:val="00FA1F24"/>
    <w:rsid w:val="00FA23A1"/>
    <w:rsid w:val="00FB062C"/>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 w:type="paragraph" w:styleId="Revision">
    <w:name w:val="Revision"/>
    <w:hidden/>
    <w:uiPriority w:val="99"/>
    <w:semiHidden/>
    <w:rsid w:val="00031F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7</Pages>
  <Words>2094</Words>
  <Characters>1193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Katharina Wellstein</cp:lastModifiedBy>
  <cp:revision>24</cp:revision>
  <dcterms:created xsi:type="dcterms:W3CDTF">2025-08-16T04:29:00Z</dcterms:created>
  <dcterms:modified xsi:type="dcterms:W3CDTF">2025-09-22T05:48:00Z</dcterms:modified>
</cp:coreProperties>
</file>